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D0FC9" w:rsidRPr="0014226F" w:rsidRDefault="00830962" w:rsidP="000F5BCC">
      <w:pPr>
        <w:jc w:val="center"/>
        <w:rPr>
          <w:b/>
        </w:rPr>
      </w:pPr>
      <w:bookmarkStart w:id="0" w:name="_GoBack"/>
      <w:bookmarkEnd w:id="0"/>
      <w:r w:rsidRPr="0014226F">
        <w:rPr>
          <w:b/>
        </w:rPr>
        <w:t>Changing perspectives on the progression of type 1 diabetes</w:t>
      </w:r>
    </w:p>
    <w:p w:rsidR="00830962" w:rsidRPr="0014226F" w:rsidRDefault="00830962" w:rsidP="000F5BCC">
      <w:pPr>
        <w:jc w:val="center"/>
        <w:rPr>
          <w:b/>
        </w:rPr>
      </w:pPr>
    </w:p>
    <w:p w:rsidR="00830962" w:rsidRPr="0014226F" w:rsidRDefault="00830962" w:rsidP="000F5BCC">
      <w:pPr>
        <w:jc w:val="center"/>
        <w:rPr>
          <w:b/>
        </w:rPr>
      </w:pPr>
      <w:r w:rsidRPr="0014226F">
        <w:rPr>
          <w:b/>
        </w:rPr>
        <w:t>Noel G Morgan &amp; Sarah J Richardson</w:t>
      </w:r>
    </w:p>
    <w:p w:rsidR="00830962" w:rsidRPr="0014226F" w:rsidRDefault="00830962" w:rsidP="000F5BCC">
      <w:pPr>
        <w:jc w:val="both"/>
        <w:rPr>
          <w:b/>
        </w:rPr>
      </w:pPr>
    </w:p>
    <w:p w:rsidR="00830962" w:rsidRPr="0014226F" w:rsidRDefault="00830962" w:rsidP="000F5BCC">
      <w:pPr>
        <w:jc w:val="center"/>
      </w:pPr>
      <w:r w:rsidRPr="0014226F">
        <w:t>Institute of Biomedical &amp; Clinical Science, University of Exeter Medical School.</w:t>
      </w:r>
    </w:p>
    <w:p w:rsidR="00830962" w:rsidRPr="0014226F" w:rsidRDefault="00830962" w:rsidP="000F5BCC">
      <w:pPr>
        <w:jc w:val="both"/>
        <w:rPr>
          <w:b/>
        </w:rPr>
      </w:pPr>
    </w:p>
    <w:p w:rsidR="00830962" w:rsidRPr="0014226F" w:rsidRDefault="00830962" w:rsidP="000F5BCC">
      <w:pPr>
        <w:jc w:val="both"/>
        <w:rPr>
          <w:b/>
        </w:rPr>
      </w:pPr>
    </w:p>
    <w:p w:rsidR="00830962" w:rsidRPr="0014226F" w:rsidRDefault="00830962" w:rsidP="000F5BCC">
      <w:pPr>
        <w:jc w:val="both"/>
        <w:rPr>
          <w:b/>
        </w:rPr>
      </w:pPr>
    </w:p>
    <w:p w:rsidR="00830962" w:rsidRPr="0014226F" w:rsidRDefault="00830962" w:rsidP="000F5BCC">
      <w:pPr>
        <w:jc w:val="both"/>
      </w:pPr>
      <w:r w:rsidRPr="0014226F">
        <w:t xml:space="preserve">Correspondence:  </w:t>
      </w:r>
    </w:p>
    <w:p w:rsidR="00830962" w:rsidRPr="00DB21B4" w:rsidRDefault="00DB21B4" w:rsidP="00DB21B4">
      <w:pPr>
        <w:rPr>
          <w:rFonts w:ascii="Calibri" w:hAnsi="Calibri"/>
          <w:lang w:eastAsia="zh-CN"/>
        </w:rPr>
      </w:pPr>
      <w:r>
        <w:t xml:space="preserve">Prof Noel Morgan; </w:t>
      </w:r>
      <w:r w:rsidRPr="00DB21B4">
        <w:rPr>
          <w:rFonts w:ascii="Calibri" w:hAnsi="Calibri"/>
          <w:lang w:eastAsia="zh-CN"/>
        </w:rPr>
        <w:t>Director, Institute of Biomedical &amp; Clinical Science, University of Exeter Medical School</w:t>
      </w:r>
      <w:r>
        <w:rPr>
          <w:rFonts w:ascii="Calibri" w:hAnsi="Calibri"/>
          <w:lang w:eastAsia="zh-CN"/>
        </w:rPr>
        <w:t xml:space="preserve">, or </w:t>
      </w:r>
      <w:r w:rsidR="00830962" w:rsidRPr="0014226F">
        <w:t>Dr Sarah Richardson</w:t>
      </w:r>
      <w:r>
        <w:t>; Lecturer in Biomedical Sciences, University of Exeter Medical School</w:t>
      </w:r>
    </w:p>
    <w:p w:rsidR="00830962" w:rsidRPr="0014226F" w:rsidRDefault="00830962" w:rsidP="000F5BCC">
      <w:pPr>
        <w:jc w:val="both"/>
      </w:pPr>
      <w:r w:rsidRPr="0014226F">
        <w:t>University of Exeter Medical School</w:t>
      </w:r>
    </w:p>
    <w:p w:rsidR="00830962" w:rsidRPr="0014226F" w:rsidRDefault="00830962" w:rsidP="000F5BCC">
      <w:pPr>
        <w:jc w:val="both"/>
      </w:pPr>
      <w:r w:rsidRPr="0014226F">
        <w:t>Level 4; RILD Building,</w:t>
      </w:r>
    </w:p>
    <w:p w:rsidR="00830962" w:rsidRDefault="00830962" w:rsidP="000F5BCC">
      <w:pPr>
        <w:jc w:val="both"/>
      </w:pPr>
      <w:r w:rsidRPr="0014226F">
        <w:t>Barrack Rad, Exeter EX2 5DW.</w:t>
      </w:r>
    </w:p>
    <w:p w:rsidR="00CF032B" w:rsidRDefault="00CF032B" w:rsidP="000F5BCC">
      <w:pPr>
        <w:jc w:val="both"/>
      </w:pPr>
    </w:p>
    <w:p w:rsidR="00CF032B" w:rsidRPr="0014226F" w:rsidRDefault="00CF032B" w:rsidP="000F5BCC">
      <w:pPr>
        <w:jc w:val="both"/>
      </w:pPr>
      <w:r>
        <w:t>Word Count:</w:t>
      </w:r>
      <w:r w:rsidR="004B3792">
        <w:t xml:space="preserve"> 1798</w:t>
      </w:r>
    </w:p>
    <w:p w:rsidR="00722869" w:rsidRDefault="00722869" w:rsidP="000F5BCC">
      <w:pPr>
        <w:jc w:val="both"/>
      </w:pPr>
    </w:p>
    <w:p w:rsidR="00830962" w:rsidRPr="0014226F" w:rsidRDefault="000F5BCC" w:rsidP="000F5BCC">
      <w:pPr>
        <w:jc w:val="both"/>
      </w:pPr>
      <w:r>
        <w:t>Key words: Type 1 diabetes; insulitis; CD8</w:t>
      </w:r>
      <w:r w:rsidR="00722869">
        <w:t>+T cells; CD20+ B cells; residual beta cells; age at onset.</w:t>
      </w:r>
      <w:r w:rsidR="00830962" w:rsidRPr="0014226F">
        <w:br w:type="page"/>
      </w:r>
    </w:p>
    <w:p w:rsidR="001A7E5E" w:rsidRPr="0014226F" w:rsidRDefault="00830962" w:rsidP="000F5BCC">
      <w:pPr>
        <w:jc w:val="both"/>
      </w:pPr>
      <w:r w:rsidRPr="0014226F">
        <w:lastRenderedPageBreak/>
        <w:t xml:space="preserve">Type 1 diabetes remains an enigmatic disease from both a scientific and a clinical viewpoint. </w:t>
      </w:r>
      <w:r w:rsidR="001A7E5E" w:rsidRPr="0014226F">
        <w:t>The symptoms are</w:t>
      </w:r>
      <w:r w:rsidR="00465CDA" w:rsidRPr="0014226F">
        <w:t xml:space="preserve"> widely </w:t>
      </w:r>
      <w:r w:rsidR="001A7E5E" w:rsidRPr="0014226F">
        <w:t>understood to present</w:t>
      </w:r>
      <w:r w:rsidRPr="0014226F">
        <w:t xml:space="preserve"> </w:t>
      </w:r>
      <w:r w:rsidR="00465CDA" w:rsidRPr="0014226F">
        <w:t>when the insu</w:t>
      </w:r>
      <w:r w:rsidR="0014226F">
        <w:t>lin-secreting beta cells</w:t>
      </w:r>
      <w:r w:rsidR="00465CDA" w:rsidRPr="0014226F">
        <w:t xml:space="preserve"> in the islets of Langerhans are destroyed </w:t>
      </w:r>
      <w:r w:rsidR="00A2338C">
        <w:t>via</w:t>
      </w:r>
      <w:r w:rsidR="00A2338C" w:rsidRPr="0014226F">
        <w:t xml:space="preserve"> </w:t>
      </w:r>
      <w:r w:rsidR="00465CDA" w:rsidRPr="0014226F">
        <w:t>a process of autoimmunit</w:t>
      </w:r>
      <w:r w:rsidR="00B73BD6" w:rsidRPr="0014226F">
        <w:t>y</w:t>
      </w:r>
      <w:r w:rsidR="00D127E3">
        <w:fldChar w:fldCharType="begin">
          <w:fldData xml:space="preserve">PEVuZE5vdGU+PENpdGU+PEF1dGhvcj5Sb2VwPC9BdXRob3I+PFllYXI+MjAxNDwvWWVhcj48UmVj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</w:fldData>
        </w:fldChar>
      </w:r>
      <w:r w:rsidR="00D127E3">
        <w:instrText xml:space="preserve"> ADDIN EN.CITE </w:instrText>
      </w:r>
      <w:r w:rsidR="00D127E3">
        <w:fldChar w:fldCharType="begin">
          <w:fldData xml:space="preserve">PEVuZE5vdGU+PENpdGU+PEF1dGhvcj5Sb2VwPC9BdXRob3I+PFllYXI+MjAxNDwvWWVhcj48UmVj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</w:fldData>
        </w:fldChar>
      </w:r>
      <w:r w:rsidR="00D127E3">
        <w:instrText xml:space="preserve"> ADDIN EN.CITE.DATA </w:instrText>
      </w:r>
      <w:r w:rsidR="00D127E3">
        <w:fldChar w:fldCharType="end"/>
      </w:r>
      <w:r w:rsidR="00D127E3">
        <w:fldChar w:fldCharType="separate"/>
      </w:r>
      <w:r w:rsidR="00D127E3" w:rsidRPr="00D127E3">
        <w:rPr>
          <w:noProof/>
          <w:vertAlign w:val="superscript"/>
        </w:rPr>
        <w:t>1,2</w:t>
      </w:r>
      <w:r w:rsidR="00D127E3">
        <w:fldChar w:fldCharType="end"/>
      </w:r>
      <w:r w:rsidR="00B73BD6" w:rsidRPr="0014226F">
        <w:t>. F</w:t>
      </w:r>
      <w:r w:rsidR="00465CDA" w:rsidRPr="0014226F">
        <w:t>or this reason, the immediate therapeutic app</w:t>
      </w:r>
      <w:r w:rsidR="00CD5B62">
        <w:t>roach at diagnosis is to supplement</w:t>
      </w:r>
      <w:r w:rsidR="00465CDA" w:rsidRPr="0014226F">
        <w:t xml:space="preserve"> the</w:t>
      </w:r>
      <w:r w:rsidR="008768E4">
        <w:t xml:space="preserve"> </w:t>
      </w:r>
      <w:r w:rsidR="00465CDA" w:rsidRPr="0014226F">
        <w:t xml:space="preserve">endogenous insulin </w:t>
      </w:r>
      <w:r w:rsidR="008768E4">
        <w:t xml:space="preserve">deficiency </w:t>
      </w:r>
      <w:r w:rsidR="00465CDA" w:rsidRPr="0014226F">
        <w:t xml:space="preserve">with an exogenous supply. This </w:t>
      </w:r>
      <w:r w:rsidR="00B73BD6" w:rsidRPr="0014226F">
        <w:t xml:space="preserve">has been the </w:t>
      </w:r>
      <w:r w:rsidR="00465CDA" w:rsidRPr="008768E4">
        <w:rPr>
          <w:i/>
        </w:rPr>
        <w:t>status quo</w:t>
      </w:r>
      <w:r w:rsidR="00465CDA" w:rsidRPr="0014226F">
        <w:t xml:space="preserve"> over many years and, for the majority of patients, it provides an appropriate means to stab</w:t>
      </w:r>
      <w:r w:rsidR="00E95C8F">
        <w:t>i</w:t>
      </w:r>
      <w:r w:rsidR="00465CDA" w:rsidRPr="0014226F">
        <w:t>lise their condition</w:t>
      </w:r>
      <w:r w:rsidR="00B73BD6" w:rsidRPr="0014226F">
        <w:t xml:space="preserve"> and allows for </w:t>
      </w:r>
      <w:r w:rsidR="001A7E5E" w:rsidRPr="0014226F">
        <w:t xml:space="preserve">effective </w:t>
      </w:r>
      <w:r w:rsidR="00B73BD6" w:rsidRPr="0014226F">
        <w:t xml:space="preserve">glucose </w:t>
      </w:r>
      <w:r w:rsidR="001A7E5E" w:rsidRPr="0014226F">
        <w:t>control over the longer term</w:t>
      </w:r>
      <w:r w:rsidR="00465CDA" w:rsidRPr="0014226F">
        <w:t xml:space="preserve">. </w:t>
      </w:r>
      <w:r w:rsidR="001A7E5E" w:rsidRPr="0014226F">
        <w:t>However, this is not universally true and</w:t>
      </w:r>
      <w:r w:rsidR="00B73BD6" w:rsidRPr="0014226F">
        <w:t xml:space="preserve"> despite the best efforts to maintain glucose homeostasis,</w:t>
      </w:r>
      <w:r w:rsidR="001A7E5E" w:rsidRPr="0014226F">
        <w:t xml:space="preserve"> the disease is still associated with significant morbidity and mortality. Therefore, </w:t>
      </w:r>
      <w:r w:rsidR="00465CDA" w:rsidRPr="0014226F">
        <w:t>important question</w:t>
      </w:r>
      <w:r w:rsidR="008768E4">
        <w:t>s</w:t>
      </w:r>
      <w:r w:rsidR="00465CDA" w:rsidRPr="0014226F">
        <w:t xml:space="preserve"> </w:t>
      </w:r>
      <w:r w:rsidR="001A7E5E" w:rsidRPr="0014226F">
        <w:t xml:space="preserve">remain </w:t>
      </w:r>
      <w:r w:rsidR="00CC0C27" w:rsidRPr="0014226F">
        <w:t>about whether alternative therapeutic approaches which prevent rather than treat the condition might be developed in future</w:t>
      </w:r>
      <w:r w:rsidR="00CC397B" w:rsidRPr="0014226F">
        <w:t xml:space="preserve">. </w:t>
      </w:r>
    </w:p>
    <w:p w:rsidR="00CC397B" w:rsidRPr="0014226F" w:rsidRDefault="001A7E5E" w:rsidP="000F5BCC">
      <w:pPr>
        <w:jc w:val="both"/>
      </w:pPr>
      <w:r w:rsidRPr="0014226F">
        <w:t xml:space="preserve">At present, identifying </w:t>
      </w:r>
      <w:r w:rsidR="006445F6" w:rsidRPr="0014226F">
        <w:t xml:space="preserve">those </w:t>
      </w:r>
      <w:r w:rsidRPr="0014226F">
        <w:t>individuals who are progressing to type 1 diabetes</w:t>
      </w:r>
      <w:r w:rsidR="006445F6" w:rsidRPr="0014226F">
        <w:t xml:space="preserve"> among the background population</w:t>
      </w:r>
      <w:r w:rsidRPr="0014226F">
        <w:t xml:space="preserve"> is</w:t>
      </w:r>
      <w:r w:rsidR="00CC397B" w:rsidRPr="0014226F">
        <w:t xml:space="preserve"> a difficult task because</w:t>
      </w:r>
      <w:r w:rsidR="00CC0C27" w:rsidRPr="0014226F">
        <w:t xml:space="preserve"> presentation of the disease occurs sporadically and is usually unheralded. It develop</w:t>
      </w:r>
      <w:r w:rsidR="00B73BD6" w:rsidRPr="0014226F">
        <w:t>s</w:t>
      </w:r>
      <w:r w:rsidR="00CC0C27" w:rsidRPr="0014226F">
        <w:t xml:space="preserve"> </w:t>
      </w:r>
      <w:r w:rsidR="00830962" w:rsidRPr="0014226F">
        <w:t xml:space="preserve">most frequently </w:t>
      </w:r>
      <w:r w:rsidR="006445F6" w:rsidRPr="0014226F">
        <w:t>in subject</w:t>
      </w:r>
      <w:r w:rsidR="00830962" w:rsidRPr="0014226F">
        <w:t xml:space="preserve">s with a specific genetic predisposition </w:t>
      </w:r>
      <w:r w:rsidR="00CC0C27" w:rsidRPr="0014226F">
        <w:t xml:space="preserve">and considerable efforts </w:t>
      </w:r>
      <w:r w:rsidR="0014226F">
        <w:t>have been invested to identify</w:t>
      </w:r>
      <w:r w:rsidR="00CC0C27" w:rsidRPr="0014226F">
        <w:t xml:space="preserve"> the genes involved</w:t>
      </w:r>
      <w:r w:rsidR="00700D8B">
        <w:fldChar w:fldCharType="begin"/>
      </w:r>
      <w:r w:rsidR="00700D8B">
        <w:instrText xml:space="preserve"> ADDIN EN.CITE &lt;EndNote&gt;&lt;Cite&gt;&lt;Author&gt;Concannon&lt;/Author&gt;&lt;Year&gt;2009&lt;/Year&gt;&lt;RecNum&gt;2049&lt;/RecNum&gt;&lt;DisplayText&gt;&lt;style face="superscript"&gt;3&lt;/style&gt;&lt;/DisplayText&gt;&lt;record&gt;&lt;rec-number&gt;2049&lt;/rec-number&gt;&lt;foreign-keys&gt;&lt;key app="EN" db-id="xzeafv2pmtz0vxed9r75dtpwdzfwtrf0frzx" timestamp="1460794199"&gt;2049&lt;/key&gt;&lt;/foreign-keys&gt;&lt;ref-type name="Journal Article"&gt;17&lt;/ref-type&gt;&lt;contributors&gt;&lt;authors&gt;&lt;author&gt;Concannon, P.&lt;/author&gt;&lt;author&gt;Rich, S. S.&lt;/author&gt;&lt;author&gt;Nepom, G. T.&lt;/author&gt;&lt;/authors&gt;&lt;/contributors&gt;&lt;auth-address&gt;Center for Public Health Genomics, University of Virginia, Charlottesville, VA 22908, USA. patcon@virginia.edu&lt;/auth-address&gt;&lt;titles&gt;&lt;title&gt;Genetics of type 1A diabetes&lt;/title&gt;&lt;secondary-title&gt;N Engl J Med&lt;/secondary-title&gt;&lt;/titles&gt;&lt;periodical&gt;&lt;full-title&gt;N Engl J Med&lt;/full-title&gt;&lt;abbr-1&gt;The New England journal of medicine&lt;/abbr-1&gt;&lt;/periodical&gt;&lt;pages&gt;1646-54&lt;/pages&gt;&lt;volume&gt;360&lt;/volume&gt;&lt;number&gt;16&lt;/number&gt;&lt;keywords&gt;&lt;keyword&gt;Diabetes Mellitus, Type 1/*genetics/prevention &amp;amp; control&lt;/keyword&gt;&lt;keyword&gt;Genetic Linkage&lt;/keyword&gt;&lt;keyword&gt;Genetic Predisposition to Disease&lt;/keyword&gt;&lt;keyword&gt;Genome-Wide Association Study&lt;/keyword&gt;&lt;keyword&gt;Humans&lt;/keyword&gt;&lt;keyword&gt;Polymorphism, Single Nucleotide&lt;/keyword&gt;&lt;/keywords&gt;&lt;dates&gt;&lt;year&gt;2009&lt;/year&gt;&lt;pub-dates&gt;&lt;date&gt;Apr 16&lt;/date&gt;&lt;/pub-dates&gt;&lt;/dates&gt;&lt;isbn&gt;1533-4406 (Electronic)&amp;#xD;0028-4793 (Linking)&lt;/isbn&gt;&lt;accession-num&gt;19369670&lt;/accession-num&gt;&lt;urls&gt;&lt;related-urls&gt;&lt;url&gt;http://www.ncbi.nlm.nih.gov/pubmed/19369670&lt;/url&gt;&lt;/related-urls&gt;&lt;/urls&gt;&lt;electronic-resource-num&gt;10.1056/NEJMra0808284&lt;/electronic-resource-num&gt;&lt;/record&gt;&lt;/Cite&gt;&lt;/EndNote&gt;</w:instrText>
      </w:r>
      <w:r w:rsidR="00700D8B">
        <w:fldChar w:fldCharType="separate"/>
      </w:r>
      <w:r w:rsidR="00700D8B" w:rsidRPr="00700D8B">
        <w:rPr>
          <w:noProof/>
          <w:vertAlign w:val="superscript"/>
        </w:rPr>
        <w:t>3</w:t>
      </w:r>
      <w:r w:rsidR="00700D8B">
        <w:fldChar w:fldCharType="end"/>
      </w:r>
      <w:r w:rsidR="00CC0C27" w:rsidRPr="0014226F">
        <w:t xml:space="preserve">. </w:t>
      </w:r>
      <w:r w:rsidR="00CC397B" w:rsidRPr="0014226F">
        <w:t>However, t</w:t>
      </w:r>
      <w:r w:rsidR="00CC0C27" w:rsidRPr="0014226F">
        <w:t>h</w:t>
      </w:r>
      <w:r w:rsidR="00CC397B" w:rsidRPr="0014226F">
        <w:t>is information has not</w:t>
      </w:r>
      <w:r w:rsidR="006445F6" w:rsidRPr="0014226F">
        <w:t xml:space="preserve"> </w:t>
      </w:r>
      <w:r w:rsidR="00CC0C27" w:rsidRPr="0014226F">
        <w:t xml:space="preserve">stimulated </w:t>
      </w:r>
      <w:r w:rsidR="006445F6" w:rsidRPr="0014226F">
        <w:t xml:space="preserve">widespread </w:t>
      </w:r>
      <w:r w:rsidR="00CC0C27" w:rsidRPr="0014226F">
        <w:t xml:space="preserve">attempts to screen for such individuals. </w:t>
      </w:r>
      <w:r w:rsidR="006445F6" w:rsidRPr="0014226F">
        <w:t>There are various</w:t>
      </w:r>
      <w:r w:rsidR="00CC0C27" w:rsidRPr="0014226F">
        <w:t xml:space="preserve"> reasons for this, </w:t>
      </w:r>
      <w:r w:rsidR="00A2338C">
        <w:t>not least the</w:t>
      </w:r>
      <w:r w:rsidR="00CC0C27" w:rsidRPr="0014226F">
        <w:t xml:space="preserve"> fact that</w:t>
      </w:r>
      <w:r w:rsidR="00830962" w:rsidRPr="0014226F">
        <w:t xml:space="preserve"> many members of the general population have the </w:t>
      </w:r>
      <w:r w:rsidR="00CC0C27" w:rsidRPr="0014226F">
        <w:t xml:space="preserve">“high risk” </w:t>
      </w:r>
      <w:r w:rsidR="00830962" w:rsidRPr="0014226F">
        <w:t>genetic profile</w:t>
      </w:r>
      <w:r w:rsidR="00CC0C27" w:rsidRPr="0014226F">
        <w:t xml:space="preserve"> </w:t>
      </w:r>
      <w:r w:rsidR="00A2338C">
        <w:t>yet</w:t>
      </w:r>
      <w:r w:rsidR="00A2338C" w:rsidRPr="0014226F">
        <w:t xml:space="preserve"> </w:t>
      </w:r>
      <w:r w:rsidR="00830962" w:rsidRPr="0014226F">
        <w:t xml:space="preserve">do not develop the disease. </w:t>
      </w:r>
      <w:r w:rsidR="00465CDA" w:rsidRPr="0014226F">
        <w:t xml:space="preserve">Allied to </w:t>
      </w:r>
      <w:r w:rsidR="00CC0C27" w:rsidRPr="0014226F">
        <w:t>this is a still more basic problem</w:t>
      </w:r>
      <w:r w:rsidR="00B73BD6" w:rsidRPr="0014226F">
        <w:t xml:space="preserve"> which, in our view, defines the nub of the issue most starkly; namely</w:t>
      </w:r>
      <w:r w:rsidR="00465CDA" w:rsidRPr="0014226F">
        <w:t xml:space="preserve"> that </w:t>
      </w:r>
      <w:r w:rsidR="0014226F">
        <w:t xml:space="preserve">we still have only a rudimentary understanding of </w:t>
      </w:r>
      <w:r w:rsidR="00465CDA" w:rsidRPr="0014226F">
        <w:t xml:space="preserve">the processes that cause the disease in the pancreas. </w:t>
      </w:r>
    </w:p>
    <w:p w:rsidR="00AE7BA2" w:rsidRPr="0014226F" w:rsidRDefault="00AE7BA2" w:rsidP="000F5BCC">
      <w:pPr>
        <w:jc w:val="both"/>
        <w:rPr>
          <w:b/>
        </w:rPr>
      </w:pPr>
      <w:r w:rsidRPr="0014226F">
        <w:rPr>
          <w:b/>
        </w:rPr>
        <w:t>Background</w:t>
      </w:r>
    </w:p>
    <w:p w:rsidR="00830962" w:rsidRPr="0014226F" w:rsidRDefault="00CC397B" w:rsidP="000F5BCC">
      <w:pPr>
        <w:jc w:val="both"/>
      </w:pPr>
      <w:r w:rsidRPr="0014226F">
        <w:t>It may come as a surprise to learn that, since the beginning of the 20</w:t>
      </w:r>
      <w:r w:rsidRPr="0014226F">
        <w:rPr>
          <w:vertAlign w:val="superscript"/>
        </w:rPr>
        <w:t>th</w:t>
      </w:r>
      <w:r w:rsidRPr="0014226F">
        <w:t xml:space="preserve"> century, the underlying pancre</w:t>
      </w:r>
      <w:r w:rsidR="00F30ECA">
        <w:t>atic pathology of type 1 diabetes</w:t>
      </w:r>
      <w:r w:rsidRPr="0014226F">
        <w:t xml:space="preserve"> has been studied in detail in</w:t>
      </w:r>
      <w:r w:rsidR="008768E4">
        <w:t xml:space="preserve"> only about 200 </w:t>
      </w:r>
      <w:r w:rsidRPr="0014226F">
        <w:t xml:space="preserve">individuals </w:t>
      </w:r>
      <w:r w:rsidR="0014226F">
        <w:t xml:space="preserve">with recent-onset disease, </w:t>
      </w:r>
      <w:r w:rsidRPr="0014226F">
        <w:t>worldwide</w:t>
      </w:r>
      <w:r w:rsidR="00545F9E">
        <w:fldChar w:fldCharType="begin">
          <w:fldData xml:space="preserve">PEVuZE5vdGU+PENpdGU+PEF1dGhvcj5JbiZhcG9zO3QgVmVsZDwvQXV0aG9yPjxZZWFyPjIwMTE8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</w:fldData>
        </w:fldChar>
      </w:r>
      <w:r w:rsidR="00700D8B">
        <w:instrText xml:space="preserve"> ADDIN EN.CITE </w:instrText>
      </w:r>
      <w:r w:rsidR="00700D8B">
        <w:fldChar w:fldCharType="begin">
          <w:fldData xml:space="preserve">PEVuZE5vdGU+PENpdGU+PEF1dGhvcj5JbiZhcG9zO3QgVmVsZDwvQXV0aG9yPjxZZWFyPjIwMTE8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</w:fldData>
        </w:fldChar>
      </w:r>
      <w:r w:rsidR="00700D8B">
        <w:instrText xml:space="preserve"> ADDIN EN.CITE.DATA </w:instrText>
      </w:r>
      <w:r w:rsidR="00700D8B">
        <w:fldChar w:fldCharType="end"/>
      </w:r>
      <w:r w:rsidR="00545F9E">
        <w:fldChar w:fldCharType="separate"/>
      </w:r>
      <w:r w:rsidR="00700D8B" w:rsidRPr="00700D8B">
        <w:rPr>
          <w:noProof/>
          <w:vertAlign w:val="superscript"/>
        </w:rPr>
        <w:t>4-6</w:t>
      </w:r>
      <w:r w:rsidR="00545F9E">
        <w:fldChar w:fldCharType="end"/>
      </w:r>
      <w:r w:rsidRPr="0014226F">
        <w:t>. Hence, our collective understanding of the progression of the illness at the cellular level derives from a very limited evidence base</w:t>
      </w:r>
      <w:r w:rsidR="00AE7BA2" w:rsidRPr="0014226F">
        <w:t xml:space="preserve">. As such, this has militated </w:t>
      </w:r>
      <w:r w:rsidRPr="0014226F">
        <w:t>again</w:t>
      </w:r>
      <w:r w:rsidR="00AE7BA2" w:rsidRPr="0014226F">
        <w:t>st attempts to develop preventive rather than therapeutic</w:t>
      </w:r>
      <w:r w:rsidRPr="0014226F">
        <w:t xml:space="preserve"> options</w:t>
      </w:r>
      <w:r w:rsidR="00AE7BA2" w:rsidRPr="0014226F">
        <w:t xml:space="preserve"> for type 1 diabetes</w:t>
      </w:r>
      <w:r w:rsidR="006E0DE5" w:rsidRPr="0014226F">
        <w:t xml:space="preserve">. </w:t>
      </w:r>
      <w:r w:rsidR="0014226F">
        <w:t>Thankfully, t</w:t>
      </w:r>
      <w:r w:rsidR="00AE7BA2" w:rsidRPr="0014226F">
        <w:t>h</w:t>
      </w:r>
      <w:r w:rsidRPr="0014226F">
        <w:t>is situation is changing</w:t>
      </w:r>
      <w:r w:rsidR="0014226F">
        <w:t xml:space="preserve"> </w:t>
      </w:r>
      <w:r w:rsidRPr="0014226F">
        <w:t xml:space="preserve">and </w:t>
      </w:r>
      <w:r w:rsidR="0014226F">
        <w:t xml:space="preserve">immunotherapeutic </w:t>
      </w:r>
      <w:r w:rsidRPr="0014226F">
        <w:t xml:space="preserve">trials are already underway in the UK to explore </w:t>
      </w:r>
      <w:r w:rsidR="006E0DE5" w:rsidRPr="0014226F">
        <w:t>whether disease progression can</w:t>
      </w:r>
      <w:r w:rsidRPr="0014226F">
        <w:t xml:space="preserve"> be halted or slowed </w:t>
      </w:r>
      <w:r w:rsidR="006E0DE5" w:rsidRPr="0014226F">
        <w:t xml:space="preserve">to allow the preservation of </w:t>
      </w:r>
      <w:r w:rsidR="006445F6" w:rsidRPr="0014226F">
        <w:t xml:space="preserve">residual </w:t>
      </w:r>
      <w:r w:rsidRPr="0014226F">
        <w:t>beta cell function</w:t>
      </w:r>
      <w:r w:rsidR="006E0DE5" w:rsidRPr="0014226F">
        <w:t xml:space="preserve"> </w:t>
      </w:r>
      <w:r w:rsidRPr="0014226F">
        <w:t>in newly diagnosed patients</w:t>
      </w:r>
      <w:r w:rsidR="006A5B65">
        <w:fldChar w:fldCharType="begin">
          <w:fldData xml:space="preserve">PEVuZE5vdGU+PENpdGU+PEF1dGhvcj5Qb3p6aWxsaTwvQXV0aG9yPjxZZWFyPjIwMTU8L1llYXI+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</w:fldData>
        </w:fldChar>
      </w:r>
      <w:r w:rsidR="000F5BCC">
        <w:instrText xml:space="preserve"> ADDIN EN.CITE </w:instrText>
      </w:r>
      <w:r w:rsidR="000F5BCC">
        <w:fldChar w:fldCharType="begin">
          <w:fldData xml:space="preserve">PEVuZE5vdGU+PENpdGU+PEF1dGhvcj5Qb3p6aWxsaTwvQXV0aG9yPjxZZWFyPjIwMTU8L1llYXI+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</w:fldData>
        </w:fldChar>
      </w:r>
      <w:r w:rsidR="000F5BCC">
        <w:instrText xml:space="preserve"> ADDIN EN.CITE.DATA </w:instrText>
      </w:r>
      <w:r w:rsidR="000F5BCC">
        <w:fldChar w:fldCharType="end"/>
      </w:r>
      <w:r w:rsidR="006A5B65">
        <w:fldChar w:fldCharType="separate"/>
      </w:r>
      <w:r w:rsidR="00700D8B" w:rsidRPr="00700D8B">
        <w:rPr>
          <w:noProof/>
          <w:vertAlign w:val="superscript"/>
        </w:rPr>
        <w:t>7,8</w:t>
      </w:r>
      <w:r w:rsidR="006A5B65">
        <w:fldChar w:fldCharType="end"/>
      </w:r>
      <w:r w:rsidR="00AE7BA2" w:rsidRPr="0014226F">
        <w:t xml:space="preserve">. These </w:t>
      </w:r>
      <w:r w:rsidR="006445F6" w:rsidRPr="0014226F">
        <w:t xml:space="preserve">trials </w:t>
      </w:r>
      <w:r w:rsidR="00AE7BA2" w:rsidRPr="0014226F">
        <w:t>are</w:t>
      </w:r>
      <w:r w:rsidR="006445F6" w:rsidRPr="0014226F">
        <w:t xml:space="preserve"> important </w:t>
      </w:r>
      <w:r w:rsidRPr="0014226F">
        <w:t>and the</w:t>
      </w:r>
      <w:r w:rsidR="00AE7BA2" w:rsidRPr="0014226F">
        <w:t>ir</w:t>
      </w:r>
      <w:r w:rsidRPr="0014226F">
        <w:t xml:space="preserve"> outcomes will be awaited with bated breath. </w:t>
      </w:r>
      <w:r w:rsidR="00AD5014" w:rsidRPr="0014226F">
        <w:t>However, it remains true</w:t>
      </w:r>
      <w:r w:rsidR="006E0DE5" w:rsidRPr="0014226F">
        <w:t xml:space="preserve"> that the success of such</w:t>
      </w:r>
      <w:r w:rsidRPr="0014226F">
        <w:t xml:space="preserve"> </w:t>
      </w:r>
      <w:r w:rsidR="006445F6" w:rsidRPr="0014226F">
        <w:t>initiatives</w:t>
      </w:r>
      <w:r w:rsidR="00AE7BA2" w:rsidRPr="0014226F">
        <w:t xml:space="preserve"> depends on the validity of assumptions made about the underlying causes of the disease and </w:t>
      </w:r>
      <w:r w:rsidR="006445F6" w:rsidRPr="0014226F">
        <w:t xml:space="preserve">the suspicion persists </w:t>
      </w:r>
      <w:r w:rsidR="00AE7BA2" w:rsidRPr="0014226F">
        <w:t xml:space="preserve">that </w:t>
      </w:r>
      <w:r w:rsidR="006E0DE5" w:rsidRPr="0014226F">
        <w:t xml:space="preserve">many of these </w:t>
      </w:r>
      <w:r w:rsidR="0014226F">
        <w:t>are still</w:t>
      </w:r>
      <w:r w:rsidR="006E0DE5" w:rsidRPr="0014226F">
        <w:t xml:space="preserve"> concealed within a black box</w:t>
      </w:r>
      <w:r w:rsidR="00AE7BA2" w:rsidRPr="0014226F">
        <w:t xml:space="preserve">. </w:t>
      </w:r>
    </w:p>
    <w:p w:rsidR="00AE7BA2" w:rsidRPr="0014226F" w:rsidRDefault="00AE7BA2" w:rsidP="000F5BCC">
      <w:pPr>
        <w:jc w:val="both"/>
      </w:pPr>
      <w:r w:rsidRPr="0014226F">
        <w:t>One reason is that the endocrine tissue within the</w:t>
      </w:r>
      <w:r w:rsidR="0014226F">
        <w:t xml:space="preserve"> pancreas is not amenable</w:t>
      </w:r>
      <w:r w:rsidRPr="0014226F">
        <w:t xml:space="preserve"> to interrogation or analysis in living individuals</w:t>
      </w:r>
      <w:r w:rsidR="008768E4">
        <w:t xml:space="preserve"> (although efforts are underway to try to solve this problem)</w:t>
      </w:r>
      <w:r w:rsidRPr="0014226F">
        <w:t xml:space="preserve">. </w:t>
      </w:r>
      <w:r w:rsidR="008768E4">
        <w:t>Thus</w:t>
      </w:r>
      <w:r w:rsidRPr="0014226F">
        <w:t xml:space="preserve">, it is a sad fact that the majority of cases </w:t>
      </w:r>
      <w:r w:rsidR="006445F6" w:rsidRPr="0014226F">
        <w:t xml:space="preserve">which </w:t>
      </w:r>
      <w:r w:rsidRPr="0014226F">
        <w:t>become available for study represent tragic instances in which a patient (usually a child) dies at, or soon after, disease diagnosis</w:t>
      </w:r>
      <w:r w:rsidR="000F5BCC">
        <w:fldChar w:fldCharType="begin">
          <w:fldData xml:space="preserve">PEVuZE5vdGU+PENpdGU+PEF1dGhvcj5HZXB0czwvQXV0aG9yPjxZZWFyPjE5NjU8L1llYXI+PFJl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</w:fldData>
        </w:fldChar>
      </w:r>
      <w:r w:rsidR="000F5BCC">
        <w:instrText xml:space="preserve"> ADDIN EN.CITE </w:instrText>
      </w:r>
      <w:r w:rsidR="000F5BCC">
        <w:fldChar w:fldCharType="begin">
          <w:fldData xml:space="preserve">PEVuZE5vdGU+PENpdGU+PEF1dGhvcj5HZXB0czwvQXV0aG9yPjxZZWFyPjE5NjU8L1llYXI+PFJl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</w:fldData>
        </w:fldChar>
      </w:r>
      <w:r w:rsidR="000F5BCC">
        <w:instrText xml:space="preserve"> ADDIN EN.CITE.DATA </w:instrText>
      </w:r>
      <w:r w:rsidR="000F5BCC">
        <w:fldChar w:fldCharType="end"/>
      </w:r>
      <w:r w:rsidR="000F5BCC">
        <w:fldChar w:fldCharType="separate"/>
      </w:r>
      <w:r w:rsidR="000F5BCC" w:rsidRPr="000F5BCC">
        <w:rPr>
          <w:noProof/>
          <w:vertAlign w:val="superscript"/>
        </w:rPr>
        <w:t>9,10</w:t>
      </w:r>
      <w:r w:rsidR="000F5BCC">
        <w:fldChar w:fldCharType="end"/>
      </w:r>
      <w:r w:rsidRPr="0014226F">
        <w:t>. Methods to biopsy the pancreas in living subjects have been developed but are subject to significant constraints. In some cases, needle biopsies</w:t>
      </w:r>
      <w:r w:rsidR="00545F9E">
        <w:t xml:space="preserve"> </w:t>
      </w:r>
      <w:r w:rsidR="00545F9E">
        <w:fldChar w:fldCharType="begin">
          <w:fldData xml:space="preserve">PEVuZE5vdGU+PENpdGU+PEF1dGhvcj5IYW5hZnVzYTwvQXV0aG9yPjxZZWFyPjE5OTA8L1llYXI+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</w:fldData>
        </w:fldChar>
      </w:r>
      <w:r w:rsidR="000F5BCC">
        <w:instrText xml:space="preserve"> ADDIN EN.CITE </w:instrText>
      </w:r>
      <w:r w:rsidR="000F5BCC">
        <w:fldChar w:fldCharType="begin">
          <w:fldData xml:space="preserve">PEVuZE5vdGU+PENpdGU+PEF1dGhvcj5IYW5hZnVzYTwvQXV0aG9yPjxZZWFyPjE5OTA8L1llYXI+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</w:fldData>
        </w:fldChar>
      </w:r>
      <w:r w:rsidR="000F5BCC">
        <w:instrText xml:space="preserve"> ADDIN EN.CITE.DATA </w:instrText>
      </w:r>
      <w:r w:rsidR="000F5BCC">
        <w:fldChar w:fldCharType="end"/>
      </w:r>
      <w:r w:rsidR="00545F9E">
        <w:fldChar w:fldCharType="separate"/>
      </w:r>
      <w:r w:rsidR="000F5BCC" w:rsidRPr="000F5BCC">
        <w:rPr>
          <w:noProof/>
          <w:vertAlign w:val="superscript"/>
        </w:rPr>
        <w:t>11,12</w:t>
      </w:r>
      <w:r w:rsidR="00545F9E">
        <w:fldChar w:fldCharType="end"/>
      </w:r>
      <w:r w:rsidRPr="0014226F">
        <w:t xml:space="preserve"> have been tak</w:t>
      </w:r>
      <w:r w:rsidR="000949C8" w:rsidRPr="0014226F">
        <w:t>en but the amount of tissue which</w:t>
      </w:r>
      <w:r w:rsidRPr="0014226F">
        <w:t xml:space="preserve"> then becomes </w:t>
      </w:r>
      <w:r w:rsidR="0014226F">
        <w:t>available for study is very limited</w:t>
      </w:r>
      <w:r w:rsidRPr="0014226F">
        <w:t xml:space="preserve"> and </w:t>
      </w:r>
      <w:r w:rsidR="000949C8" w:rsidRPr="0014226F">
        <w:t>may not be representative of the pathology across the wider pancreas. More recently, a laparoscopic procedure has been employed in a Norwegian study and, while this has yielded larger quantities of tissue and important new information, only six patients had been recruited when the trial was discontinued because of unexpected complications associated with the procedure</w:t>
      </w:r>
      <w:r w:rsidR="00545F9E">
        <w:fldChar w:fldCharType="begin"/>
      </w:r>
      <w:r w:rsidR="000F5BCC">
        <w:instrText xml:space="preserve"> ADDIN EN.CITE &lt;EndNote&gt;&lt;Cite&gt;&lt;Author&gt;Krogvold&lt;/Author&gt;&lt;Year&gt;2014&lt;/Year&gt;&lt;RecNum&gt;1135&lt;/RecNum&gt;&lt;DisplayText&gt;&lt;style face="superscript"&gt;13&lt;/style&gt;&lt;/DisplayText&gt;&lt;record&gt;&lt;rec-number&gt;1135&lt;/rec-number&gt;&lt;foreign-keys&gt;&lt;key app="EN" db-id="xzeafv2pmtz0vxed9r75dtpwdzfwtrf0frzx" timestamp="1439811704"&gt;1135&lt;/key&gt;&lt;key app="ENWeb" db-id=""&gt;0&lt;/key&gt;&lt;/foreign-keys&gt;&lt;ref-type name="Journal Article"&gt;17&lt;/ref-type&gt;&lt;contributors&gt;&lt;authors&gt;&lt;author&gt;Krogvold, L.&lt;/author&gt;&lt;author&gt;Edwin, B.&lt;/author&gt;&lt;author&gt;Buanes, T.&lt;/author&gt;&lt;author&gt;Ludvigsson, J.&lt;/author&gt;&lt;author&gt;Korsgren, O.&lt;/author&gt;&lt;author&gt;Hyoty, H.&lt;/author&gt;&lt;author&gt;Frisk, G.&lt;/author&gt;&lt;author&gt;Hanssen, K. F.&lt;/author&gt;&lt;author&gt;Dahl-Jorgensen, K.&lt;/author&gt;&lt;/authors&gt;&lt;/contributors&gt;&lt;auth-address&gt;Paediatric Department, Oslo University Hospital HF, P. O. Box, 4950, Nydalen, 0424, Oslo, Norway, lars.krogvold@gmail.com.&lt;/auth-address&gt;&lt;titles&gt;&lt;title&gt;Pancreatic biopsy by minimal tail resection in live adult patients at the onset of type 1 diabetes: experiences from the DiViD study&lt;/title&gt;&lt;secondary-title&gt;Diabetologia&lt;/secondary-title&gt;&lt;alt-title&gt;Diabetologia&lt;/alt-title&gt;&lt;/titles&gt;&lt;periodical&gt;&lt;full-title&gt;Diabetologia&lt;/full-title&gt;&lt;abbr-1&gt;Diabetologia&lt;/abbr-1&gt;&lt;/periodical&gt;&lt;alt-periodical&gt;&lt;full-title&gt;Diabetologia&lt;/full-title&gt;&lt;abbr-1&gt;Diabetologia&lt;/abbr-1&gt;&lt;/alt-periodical&gt;&lt;edition&gt;2014/01/17&lt;/edition&gt;&lt;dates&gt;&lt;year&gt;2014&lt;/year&gt;&lt;pub-dates&gt;&lt;date&gt;Jan 16&lt;/date&gt;&lt;/pub-dates&gt;&lt;/dates&gt;&lt;isbn&gt;1432-0428 (Electronic)&amp;#xD;0012-186X (Linking)&lt;/isbn&gt;&lt;accession-num&gt;24429579&lt;/accession-num&gt;&lt;urls&gt;&lt;related-urls&gt;&lt;url&gt;http://www.ncbi.nlm.nih.gov/pubmed/24429579&lt;/url&gt;&lt;/related-urls&gt;&lt;/urls&gt;&lt;electronic-resource-num&gt;10.1007/s00125-013-3155-y&lt;/electronic-resource-num&gt;&lt;language&gt;Eng&lt;/language&gt;&lt;/record&gt;&lt;/Cite&gt;&lt;/EndNote&gt;</w:instrText>
      </w:r>
      <w:r w:rsidR="00545F9E">
        <w:fldChar w:fldCharType="separate"/>
      </w:r>
      <w:r w:rsidR="000F5BCC" w:rsidRPr="000F5BCC">
        <w:rPr>
          <w:noProof/>
          <w:vertAlign w:val="superscript"/>
        </w:rPr>
        <w:t>13</w:t>
      </w:r>
      <w:r w:rsidR="00545F9E">
        <w:fldChar w:fldCharType="end"/>
      </w:r>
      <w:r w:rsidR="000949C8" w:rsidRPr="0014226F">
        <w:t xml:space="preserve">. </w:t>
      </w:r>
      <w:r w:rsidR="006445F6" w:rsidRPr="0014226F">
        <w:t>Thus, the availability of relevant tissue for study remains a limiting factor.</w:t>
      </w:r>
    </w:p>
    <w:p w:rsidR="000949C8" w:rsidRPr="0014226F" w:rsidRDefault="000949C8" w:rsidP="000F5BCC">
      <w:pPr>
        <w:jc w:val="both"/>
      </w:pPr>
      <w:r w:rsidRPr="0014226F">
        <w:t>Despite these impediment</w:t>
      </w:r>
      <w:r w:rsidR="0014226F">
        <w:t>s,</w:t>
      </w:r>
      <w:r w:rsidRPr="0014226F">
        <w:t xml:space="preserve"> progress has been made in understanding the causes of type 1 diabetes and this is partly because of the establishment of new co</w:t>
      </w:r>
      <w:r w:rsidR="006445F6" w:rsidRPr="0014226F">
        <w:t>llections of samples (notably via</w:t>
      </w:r>
      <w:r w:rsidRPr="0014226F">
        <w:t xml:space="preserve"> the n</w:t>
      </w:r>
      <w:r w:rsidR="006445F6" w:rsidRPr="0014226F">
        <w:t xml:space="preserve">etwork of pancreatic organ donor (nPOD) </w:t>
      </w:r>
      <w:r w:rsidRPr="0014226F">
        <w:t>initiative in the USA</w:t>
      </w:r>
      <w:r w:rsidR="00545F9E">
        <w:fldChar w:fldCharType="begin">
          <w:fldData xml:space="preserve">PEVuZE5vdGU+PENpdGU+PEF1dGhvcj5DYW1wYmVsbC1UaG9tcHNvbjwvQXV0aG9yPjxZZWFyPjIw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</w:fldData>
        </w:fldChar>
      </w:r>
      <w:r w:rsidR="000F5BCC">
        <w:instrText xml:space="preserve"> ADDIN EN.CITE </w:instrText>
      </w:r>
      <w:r w:rsidR="000F5BCC">
        <w:fldChar w:fldCharType="begin">
          <w:fldData xml:space="preserve">PEVuZE5vdGU+PENpdGU+PEF1dGhvcj5DYW1wYmVsbC1UaG9tcHNvbjwvQXV0aG9yPjxZZWFyPjIw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</w:fldData>
        </w:fldChar>
      </w:r>
      <w:r w:rsidR="000F5BCC">
        <w:instrText xml:space="preserve"> ADDIN EN.CITE.DATA </w:instrText>
      </w:r>
      <w:r w:rsidR="000F5BCC">
        <w:fldChar w:fldCharType="end"/>
      </w:r>
      <w:r w:rsidR="00545F9E">
        <w:fldChar w:fldCharType="separate"/>
      </w:r>
      <w:r w:rsidR="000F5BCC" w:rsidRPr="000F5BCC">
        <w:rPr>
          <w:noProof/>
          <w:vertAlign w:val="superscript"/>
        </w:rPr>
        <w:t>14</w:t>
      </w:r>
      <w:r w:rsidR="00545F9E">
        <w:fldChar w:fldCharType="end"/>
      </w:r>
      <w:r w:rsidR="006445F6" w:rsidRPr="0014226F">
        <w:t xml:space="preserve">; although this still contains very </w:t>
      </w:r>
      <w:r w:rsidR="006445F6" w:rsidRPr="0014226F">
        <w:lastRenderedPageBreak/>
        <w:t>few cases of recent-onset disease</w:t>
      </w:r>
      <w:r w:rsidRPr="0014226F">
        <w:t xml:space="preserve">) and partly by </w:t>
      </w:r>
      <w:r w:rsidR="006445F6" w:rsidRPr="0014226F">
        <w:t xml:space="preserve">the advent of </w:t>
      </w:r>
      <w:r w:rsidRPr="0014226F">
        <w:t>improved methods to study the extant collections</w:t>
      </w:r>
      <w:r w:rsidR="00545F9E">
        <w:fldChar w:fldCharType="begin"/>
      </w:r>
      <w:r w:rsidR="000F5BCC">
        <w:instrText xml:space="preserve"> ADDIN EN.CITE &lt;EndNote&gt;&lt;Cite&gt;&lt;Author&gt;Foulis&lt;/Author&gt;&lt;Year&gt;1986&lt;/Year&gt;&lt;RecNum&gt;1808&lt;/RecNum&gt;&lt;DisplayText&gt;&lt;style face="superscript"&gt;10&lt;/style&gt;&lt;/DisplayText&gt;&lt;record&gt;&lt;rec-number&gt;1808&lt;/rec-number&gt;&lt;foreign-keys&gt;&lt;key app="EN" db-id="xzeafv2pmtz0vxed9r75dtpwdzfwtrf0frzx" timestamp="1439814272"&gt;1808&lt;/key&gt;&lt;key app="ENWeb" db-id=""&gt;0&lt;/key&gt;&lt;/foreign-keys&gt;&lt;ref-type name="Journal Article"&gt;17&lt;/ref-type&gt;&lt;contributors&gt;&lt;authors&gt;&lt;author&gt;Foulis, A. K.&lt;/author&gt;&lt;author&gt;Liddle, C. N.&lt;/author&gt;&lt;author&gt;Farquharson, M. A.&lt;/author&gt;&lt;author&gt;Richmond, J. A.&lt;/author&gt;&lt;author&gt;Weir, R. S.&lt;/author&gt;&lt;/authors&gt;&lt;/contributors&gt;&lt;titles&gt;&lt;title&gt;The histopathology of the pancreas in type 1 (insulin-dependent) diabetes mellitus: a 25-year review of deaths in patients under 20 years of age in the United Kingdom&lt;/title&gt;&lt;secondary-title&gt;Diabetologia&lt;/secondary-title&gt;&lt;/titles&gt;&lt;periodical&gt;&lt;full-title&gt;Diabetologia&lt;/full-title&gt;&lt;abbr-1&gt;Diabetologia&lt;/abbr-1&gt;&lt;/periodical&gt;&lt;pages&gt;267-74&lt;/pages&gt;&lt;volume&gt;29&lt;/volume&gt;&lt;number&gt;5&lt;/number&gt;&lt;keywords&gt;&lt;keyword&gt;Adolescent&lt;/keyword&gt;&lt;keyword&gt;Adult&lt;/keyword&gt;&lt;keyword&gt;Child&lt;/keyword&gt;&lt;keyword&gt;Child, Preschool&lt;/keyword&gt;&lt;keyword&gt;Diabetes Mellitus, Type 1/mortality/*pathology&lt;/keyword&gt;&lt;keyword&gt;Female&lt;/keyword&gt;&lt;keyword&gt;Great Britain&lt;/keyword&gt;&lt;keyword&gt;Humans&lt;/keyword&gt;&lt;keyword&gt;Infant&lt;/keyword&gt;&lt;keyword&gt;Islets of Langerhans/*pathology&lt;/keyword&gt;&lt;keyword&gt;Male&lt;/keyword&gt;&lt;keyword&gt;Time Factors&lt;/keyword&gt;&lt;/keywords&gt;&lt;dates&gt;&lt;year&gt;1986&lt;/year&gt;&lt;pub-dates&gt;&lt;date&gt;May&lt;/date&gt;&lt;/pub-dates&gt;&lt;/dates&gt;&lt;accession-num&gt;3522324&lt;/accession-num&gt;&lt;urls&gt;&lt;related-urls&gt;&lt;url&gt;http://www.ncbi.nlm.nih.gov/entrez/query.fcgi?cmd=Retrieve&amp;amp;db=PubMed&amp;amp;dopt=Citation&amp;amp;list_uids=3522324&lt;/url&gt;&lt;/related-urls&gt;&lt;/urls&gt;&lt;/record&gt;&lt;/Cite&gt;&lt;/EndNote&gt;</w:instrText>
      </w:r>
      <w:r w:rsidR="00545F9E">
        <w:fldChar w:fldCharType="separate"/>
      </w:r>
      <w:r w:rsidR="000F5BCC" w:rsidRPr="000F5BCC">
        <w:rPr>
          <w:noProof/>
          <w:vertAlign w:val="superscript"/>
        </w:rPr>
        <w:t>10</w:t>
      </w:r>
      <w:r w:rsidR="00545F9E">
        <w:fldChar w:fldCharType="end"/>
      </w:r>
      <w:r w:rsidRPr="0014226F">
        <w:t>. T</w:t>
      </w:r>
      <w:r w:rsidR="006445F6" w:rsidRPr="0014226F">
        <w:t>ogether t</w:t>
      </w:r>
      <w:r w:rsidRPr="0014226F">
        <w:t>hese hav</w:t>
      </w:r>
      <w:r w:rsidR="00167448" w:rsidRPr="0014226F">
        <w:t xml:space="preserve">e yielded new insights and </w:t>
      </w:r>
      <w:r w:rsidR="006445F6" w:rsidRPr="0014226F">
        <w:t xml:space="preserve">also </w:t>
      </w:r>
      <w:r w:rsidRPr="0014226F">
        <w:t xml:space="preserve">provided some surprises. </w:t>
      </w:r>
    </w:p>
    <w:p w:rsidR="000949C8" w:rsidRPr="0014226F" w:rsidRDefault="00664822" w:rsidP="000F5BCC">
      <w:pPr>
        <w:jc w:val="both"/>
        <w:rPr>
          <w:b/>
        </w:rPr>
      </w:pPr>
      <w:r w:rsidRPr="0014226F">
        <w:rPr>
          <w:b/>
        </w:rPr>
        <w:t xml:space="preserve">The </w:t>
      </w:r>
      <w:r w:rsidR="000949C8" w:rsidRPr="0014226F">
        <w:rPr>
          <w:b/>
        </w:rPr>
        <w:t>state of the art</w:t>
      </w:r>
    </w:p>
    <w:p w:rsidR="00AF73EE" w:rsidRPr="0014226F" w:rsidRDefault="000949C8" w:rsidP="000F5BCC">
      <w:pPr>
        <w:jc w:val="both"/>
      </w:pPr>
      <w:r w:rsidRPr="0014226F">
        <w:t xml:space="preserve">One of the </w:t>
      </w:r>
      <w:r w:rsidR="006445F6" w:rsidRPr="0014226F">
        <w:t xml:space="preserve">most </w:t>
      </w:r>
      <w:r w:rsidRPr="0014226F">
        <w:t xml:space="preserve">important conclusions is that the underlying processes </w:t>
      </w:r>
      <w:r w:rsidR="006445F6" w:rsidRPr="0014226F">
        <w:t>which lead to beta cell death in patients with type 1 diabetes do</w:t>
      </w:r>
      <w:r w:rsidRPr="0014226F">
        <w:t xml:space="preserve"> not </w:t>
      </w:r>
      <w:r w:rsidR="006445F6" w:rsidRPr="0014226F">
        <w:t xml:space="preserve">occur </w:t>
      </w:r>
      <w:r w:rsidRPr="0014226F">
        <w:t>uniform</w:t>
      </w:r>
      <w:r w:rsidR="006445F6" w:rsidRPr="0014226F">
        <w:t>ly across the pancreas</w:t>
      </w:r>
      <w:r w:rsidRPr="0014226F">
        <w:t>. Rather, the dis</w:t>
      </w:r>
      <w:r w:rsidR="0014226F">
        <w:t xml:space="preserve">ease </w:t>
      </w:r>
      <w:r w:rsidR="00716596" w:rsidRPr="0014226F">
        <w:t>develop</w:t>
      </w:r>
      <w:r w:rsidR="0014226F">
        <w:t>s</w:t>
      </w:r>
      <w:r w:rsidR="006445F6" w:rsidRPr="0014226F">
        <w:t xml:space="preserve"> in a lobular manner such that</w:t>
      </w:r>
      <w:r w:rsidRPr="0014226F">
        <w:t xml:space="preserve"> some reg</w:t>
      </w:r>
      <w:r w:rsidR="006445F6" w:rsidRPr="0014226F">
        <w:t xml:space="preserve">ions </w:t>
      </w:r>
      <w:r w:rsidR="00716596" w:rsidRPr="0014226F">
        <w:t xml:space="preserve">of the gland </w:t>
      </w:r>
      <w:r w:rsidR="006445F6" w:rsidRPr="0014226F">
        <w:t>are affected very profoundly</w:t>
      </w:r>
      <w:r w:rsidRPr="0014226F">
        <w:t xml:space="preserve"> while others, often nearby, appear entirely normal</w:t>
      </w:r>
      <w:r w:rsidR="006A5B65">
        <w:fldChar w:fldCharType="begin"/>
      </w:r>
      <w:r w:rsidR="00700D8B">
        <w:instrText xml:space="preserve"> ADDIN EN.CITE &lt;EndNote&gt;&lt;Cite&gt;&lt;Author&gt;Richardson&lt;/Author&gt;&lt;Year&gt;2014&lt;/Year&gt;&lt;RecNum&gt;1154&lt;/RecNum&gt;&lt;DisplayText&gt;&lt;style face="superscript"&gt;6&lt;/style&gt;&lt;/DisplayText&gt;&lt;record&gt;&lt;rec-number&gt;1154&lt;/rec-number&gt;&lt;foreign-keys&gt;&lt;key app="EN" db-id="xzeafv2pmtz0vxed9r75dtpwdzfwtrf0frzx" timestamp="1439811717"&gt;1154&lt;/key&gt;&lt;/foreign-keys&gt;&lt;ref-type name="Journal Article"&gt;17&lt;/ref-type&gt;&lt;contributors&gt;&lt;authors&gt;&lt;author&gt;Richardson, S. J.&lt;/author&gt;&lt;author&gt;Morgan, N. G.&lt;/author&gt;&lt;author&gt;Foulis, A. K.&lt;/author&gt;&lt;/authors&gt;&lt;/contributors&gt;&lt;auth-address&gt;Institute of Biomedical and Clinical Sciences, University of Exeter Medical School, RILD Building Barrack Road, Exeter, EX2 5DW, Devon, UK, s.richardson@exeter.ac.uk.&lt;/auth-address&gt;&lt;titles&gt;&lt;title&gt;Pancreatic pathology in type 1 diabetes mellitus&lt;/title&gt;&lt;secondary-title&gt;Endocr Pathol&lt;/secondary-title&gt;&lt;alt-title&gt;Endocrine pathology&lt;/alt-title&gt;&lt;/titles&gt;&lt;periodical&gt;&lt;full-title&gt;Endocr Pathol&lt;/full-title&gt;&lt;abbr-1&gt;Endocrine pathology&lt;/abbr-1&gt;&lt;/periodical&gt;&lt;alt-periodical&gt;&lt;full-title&gt;Endocr Pathol&lt;/full-title&gt;&lt;abbr-1&gt;Endocrine pathology&lt;/abbr-1&gt;&lt;/alt-periodical&gt;&lt;pages&gt;80-92&lt;/pages&gt;&lt;volume&gt;25&lt;/volume&gt;&lt;number&gt;1&lt;/number&gt;&lt;dates&gt;&lt;year&gt;2014&lt;/year&gt;&lt;pub-dates&gt;&lt;date&gt;Mar&lt;/date&gt;&lt;/pub-dates&gt;&lt;/dates&gt;&lt;isbn&gt;1559-0097 (Electronic)&amp;#xD;1046-3976 (Linking)&lt;/isbn&gt;&lt;accession-num&gt;24522639&lt;/accession-num&gt;&lt;urls&gt;&lt;related-urls&gt;&lt;url&gt;http://www.ncbi.nlm.nih.gov/pubmed/24522639&lt;/url&gt;&lt;/related-urls&gt;&lt;/urls&gt;&lt;electronic-resource-num&gt;10.1007/s12022-014-9297-8&lt;/electronic-resource-num&gt;&lt;/record&gt;&lt;/Cite&gt;&lt;/EndNote&gt;</w:instrText>
      </w:r>
      <w:r w:rsidR="006A5B65">
        <w:fldChar w:fldCharType="separate"/>
      </w:r>
      <w:r w:rsidR="00700D8B" w:rsidRPr="00700D8B">
        <w:rPr>
          <w:noProof/>
          <w:vertAlign w:val="superscript"/>
        </w:rPr>
        <w:t>6</w:t>
      </w:r>
      <w:r w:rsidR="006A5B65">
        <w:fldChar w:fldCharType="end"/>
      </w:r>
      <w:r w:rsidRPr="0014226F">
        <w:t xml:space="preserve">. </w:t>
      </w:r>
      <w:r w:rsidR="00AF73EE" w:rsidRPr="0014226F">
        <w:t xml:space="preserve">The reasons for this </w:t>
      </w:r>
      <w:r w:rsidR="004E33BD" w:rsidRPr="0014226F">
        <w:t>remain completely</w:t>
      </w:r>
      <w:r w:rsidR="00AF73EE" w:rsidRPr="0014226F">
        <w:t xml:space="preserve"> mysterious. A second surprise relates to the process by which the beta cells are destroyed. This involves the influx of specific cells of the immune system which migrate to the islets and then target the beta cells for destruction. </w:t>
      </w:r>
      <w:r w:rsidR="00664822" w:rsidRPr="0014226F">
        <w:t>It had been assumed that this p</w:t>
      </w:r>
      <w:r w:rsidR="00AF73EE" w:rsidRPr="0014226F">
        <w:t xml:space="preserve">rocess </w:t>
      </w:r>
      <w:r w:rsidR="0014226F">
        <w:t>(</w:t>
      </w:r>
      <w:r w:rsidR="00AF73EE" w:rsidRPr="0014226F">
        <w:t>“insulitis”) proceed</w:t>
      </w:r>
      <w:r w:rsidR="004E33BD" w:rsidRPr="0014226F">
        <w:t>s</w:t>
      </w:r>
      <w:r w:rsidR="00AF73EE" w:rsidRPr="0014226F">
        <w:t xml:space="preserve"> in a broadly similar manner in most patients </w:t>
      </w:r>
      <w:r w:rsidR="00664822" w:rsidRPr="0014226F">
        <w:t>and that the disease is manifest</w:t>
      </w:r>
      <w:r w:rsidR="00AF73EE" w:rsidRPr="0014226F">
        <w:t xml:space="preserve"> at a point when the majority (70-90% </w:t>
      </w:r>
      <w:r w:rsidR="00664822" w:rsidRPr="0014226F">
        <w:t xml:space="preserve">for </w:t>
      </w:r>
      <w:r w:rsidR="00AF73EE" w:rsidRPr="0014226F">
        <w:t xml:space="preserve">typical “textbook” figures) of the </w:t>
      </w:r>
      <w:r w:rsidR="004E33BD" w:rsidRPr="0014226F">
        <w:t>beta cells have</w:t>
      </w:r>
      <w:r w:rsidR="00AF73EE" w:rsidRPr="0014226F">
        <w:t xml:space="preserve"> been destroyed. However, n</w:t>
      </w:r>
      <w:r w:rsidR="00716596" w:rsidRPr="0014226F">
        <w:t>ew evidence suggests that these conclusions are</w:t>
      </w:r>
      <w:r w:rsidR="00AF73EE" w:rsidRPr="0014226F">
        <w:t xml:space="preserve"> </w:t>
      </w:r>
      <w:r w:rsidR="00716596" w:rsidRPr="0014226F">
        <w:t>over-simplified</w:t>
      </w:r>
      <w:r w:rsidR="00AF73EE" w:rsidRPr="0014226F">
        <w:t xml:space="preserve"> and that the underlying processes</w:t>
      </w:r>
      <w:r w:rsidR="004E33BD" w:rsidRPr="0014226F">
        <w:t xml:space="preserve"> vary between</w:t>
      </w:r>
      <w:r w:rsidR="00AF73EE" w:rsidRPr="0014226F">
        <w:t xml:space="preserve"> patients</w:t>
      </w:r>
      <w:r w:rsidR="00003304">
        <w:fldChar w:fldCharType="begin"/>
      </w:r>
      <w:r w:rsidR="000F5BCC">
        <w:instrText xml:space="preserve"> ADDIN EN.CITE &lt;EndNote&gt;&lt;Cite&gt;&lt;Author&gt;Leete&lt;/Author&gt;&lt;Year&gt;2016&lt;/Year&gt;&lt;RecNum&gt;1995&lt;/RecNum&gt;&lt;DisplayText&gt;&lt;style face="superscript"&gt;15&lt;/style&gt;&lt;/DisplayText&gt;&lt;record&gt;&lt;rec-number&gt;1995&lt;/rec-number&gt;&lt;foreign-keys&gt;&lt;key app="EN" db-id="xzeafv2pmtz0vxed9r75dtpwdzfwtrf0frzx" timestamp="1454325595"&gt;1995&lt;/key&gt;&lt;/foreign-keys&gt;&lt;ref-type name="Journal Article"&gt;17&lt;/ref-type&gt;&lt;contributors&gt;&lt;authors&gt;&lt;author&gt;Leete, P.&lt;/author&gt;&lt;author&gt;Willcox, A.&lt;/author&gt;&lt;author&gt;Krogvold, L.&lt;/author&gt;&lt;author&gt;Dahl-Jorgensen, K.&lt;/author&gt;&lt;author&gt;Foulis, A.&lt;/author&gt;&lt;author&gt;Richardson, S. J.&lt;/author&gt;&lt;author&gt;Morgan, N. G.&lt;/author&gt;&lt;/authors&gt;&lt;/contributors&gt;&lt;titles&gt;&lt;title&gt;Differential insulitic profiles determine the extent of beta cell destruction and the age of onset of type 1 diabetes&lt;/title&gt;&lt;secondary-title&gt;Diabetes   &lt;/secondary-title&gt;&lt;/titles&gt;&lt;periodical&gt;&lt;full-title&gt;Diabetes&lt;/full-title&gt;&lt;abbr-1&gt;Diabetes&lt;/abbr-1&gt;&lt;/periodical&gt;&lt;volume&gt;Accepted (20/01/2016)&lt;/volume&gt;&lt;dates&gt;&lt;year&gt;2016&lt;/year&gt;&lt;/dates&gt;&lt;urls&gt;&lt;/urls&gt;&lt;/record&gt;&lt;/Cite&gt;&lt;/EndNote&gt;</w:instrText>
      </w:r>
      <w:r w:rsidR="00003304">
        <w:fldChar w:fldCharType="separate"/>
      </w:r>
      <w:r w:rsidR="000F5BCC" w:rsidRPr="000F5BCC">
        <w:rPr>
          <w:noProof/>
          <w:vertAlign w:val="superscript"/>
        </w:rPr>
        <w:t>15</w:t>
      </w:r>
      <w:r w:rsidR="00003304">
        <w:fldChar w:fldCharType="end"/>
      </w:r>
      <w:r w:rsidR="00AF73EE" w:rsidRPr="0014226F">
        <w:t>. As such, this ha</w:t>
      </w:r>
      <w:r w:rsidR="00716596" w:rsidRPr="0014226F">
        <w:t>s important implications for the</w:t>
      </w:r>
      <w:r w:rsidR="00AF73EE" w:rsidRPr="0014226F">
        <w:t xml:space="preserve"> understanding of the disease and how it might be prevented. </w:t>
      </w:r>
    </w:p>
    <w:p w:rsidR="00664822" w:rsidRPr="0014226F" w:rsidRDefault="00664822" w:rsidP="000F5BCC">
      <w:pPr>
        <w:jc w:val="both"/>
      </w:pPr>
      <w:r w:rsidRPr="0014226F">
        <w:t xml:space="preserve">The process of insulitis involves several different types of immune cell and the key effectors </w:t>
      </w:r>
      <w:r w:rsidR="0014226F">
        <w:t>mediating</w:t>
      </w:r>
      <w:r w:rsidRPr="0014226F">
        <w:t xml:space="preserve"> the ultimate demise of </w:t>
      </w:r>
      <w:r w:rsidR="00716596" w:rsidRPr="0014226F">
        <w:t xml:space="preserve">the </w:t>
      </w:r>
      <w:r w:rsidRPr="0014226F">
        <w:t xml:space="preserve">beta cells are </w:t>
      </w:r>
      <w:r w:rsidR="004E33BD" w:rsidRPr="0014226F">
        <w:t>a subtype of T-cell</w:t>
      </w:r>
      <w:r w:rsidR="00716596" w:rsidRPr="0014226F">
        <w:t xml:space="preserve">s known as </w:t>
      </w:r>
      <w:r w:rsidRPr="0014226F">
        <w:t>cytotoxic “CD8+” T-cells</w:t>
      </w:r>
      <w:r w:rsidR="006A5B65">
        <w:fldChar w:fldCharType="begin">
          <w:fldData xml:space="preserve">PEVuZE5vdGU+PENpdGU+PEF1dGhvcj5XaWxsY294PC9BdXRob3I+PFllYXI+MjAwOTwvWWVhcj48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</w:fldData>
        </w:fldChar>
      </w:r>
      <w:r w:rsidR="000F5BCC">
        <w:instrText xml:space="preserve"> ADDIN EN.CITE </w:instrText>
      </w:r>
      <w:r w:rsidR="000F5BCC">
        <w:fldChar w:fldCharType="begin">
          <w:fldData xml:space="preserve">PEVuZE5vdGU+PENpdGU+PEF1dGhvcj5XaWxsY294PC9BdXRob3I+PFllYXI+MjAwOTwvWWVhcj48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</w:fldData>
        </w:fldChar>
      </w:r>
      <w:r w:rsidR="000F5BCC">
        <w:instrText xml:space="preserve"> ADDIN EN.CITE.DATA </w:instrText>
      </w:r>
      <w:r w:rsidR="000F5BCC">
        <w:fldChar w:fldCharType="end"/>
      </w:r>
      <w:r w:rsidR="006A5B65">
        <w:fldChar w:fldCharType="separate"/>
      </w:r>
      <w:r w:rsidR="000F5BCC" w:rsidRPr="000F5BCC">
        <w:rPr>
          <w:noProof/>
          <w:vertAlign w:val="superscript"/>
        </w:rPr>
        <w:t>16</w:t>
      </w:r>
      <w:r w:rsidR="006A5B65">
        <w:fldChar w:fldCharType="end"/>
      </w:r>
      <w:r w:rsidRPr="0014226F">
        <w:t>. These are attracted to the islets by</w:t>
      </w:r>
      <w:r w:rsidR="00716596" w:rsidRPr="0014226F">
        <w:t xml:space="preserve"> mechanisms that are still being</w:t>
      </w:r>
      <w:r w:rsidRPr="0014226F">
        <w:t xml:space="preserve"> debate</w:t>
      </w:r>
      <w:r w:rsidR="00716596" w:rsidRPr="0014226F">
        <w:t>d</w:t>
      </w:r>
      <w:r w:rsidRPr="0014226F">
        <w:t xml:space="preserve"> but, on arrival, they are primed to kill the beta cells. This is analogous to the role played by</w:t>
      </w:r>
      <w:r w:rsidR="00716596" w:rsidRPr="0014226F">
        <w:t xml:space="preserve"> CD8+</w:t>
      </w:r>
      <w:r w:rsidRPr="0014226F">
        <w:t xml:space="preserve"> cells </w:t>
      </w:r>
      <w:r w:rsidR="00716596" w:rsidRPr="0014226F">
        <w:t>in fighting infections</w:t>
      </w:r>
      <w:r w:rsidRPr="0014226F">
        <w:t xml:space="preserve"> </w:t>
      </w:r>
      <w:r w:rsidR="0014226F">
        <w:t xml:space="preserve">elsewhere in the body </w:t>
      </w:r>
      <w:r w:rsidRPr="0014226F">
        <w:t xml:space="preserve">except that, in the pancreas, the attack is directed against “self-antigens” in a process of autoimmunity. </w:t>
      </w:r>
      <w:r w:rsidR="00DB6998" w:rsidRPr="0014226F">
        <w:t xml:space="preserve">The most recent evidence </w:t>
      </w:r>
      <w:r w:rsidR="00716596" w:rsidRPr="0014226F">
        <w:t xml:space="preserve">has confirmed that, while </w:t>
      </w:r>
      <w:r w:rsidR="00DB6998" w:rsidRPr="0014226F">
        <w:t xml:space="preserve">CD8+ T-cells </w:t>
      </w:r>
      <w:r w:rsidR="004E33BD" w:rsidRPr="0014226F">
        <w:t>probably</w:t>
      </w:r>
      <w:r w:rsidR="00DB6998" w:rsidRPr="0014226F">
        <w:t xml:space="preserve"> play a similar </w:t>
      </w:r>
      <w:r w:rsidR="00716596" w:rsidRPr="0014226F">
        <w:t xml:space="preserve">overall role </w:t>
      </w:r>
      <w:r w:rsidR="00DB6998" w:rsidRPr="0014226F">
        <w:t>in all patients</w:t>
      </w:r>
      <w:r w:rsidR="00716596" w:rsidRPr="0014226F">
        <w:t xml:space="preserve">, </w:t>
      </w:r>
      <w:r w:rsidR="004E33BD" w:rsidRPr="0014226F">
        <w:t>the</w:t>
      </w:r>
      <w:r w:rsidR="00DB6998" w:rsidRPr="0014226F">
        <w:t xml:space="preserve"> rate at which they kill beta cells and the extent to which they are attracted to the islets</w:t>
      </w:r>
      <w:r w:rsidR="00C14CEA" w:rsidRPr="0014226F">
        <w:t>,</w:t>
      </w:r>
      <w:r w:rsidR="00DB6998" w:rsidRPr="0014226F">
        <w:t xml:space="preserve"> is variable. </w:t>
      </w:r>
      <w:r w:rsidR="00C14CEA" w:rsidRPr="0014226F">
        <w:t>This</w:t>
      </w:r>
      <w:r w:rsidR="0014226F">
        <w:t xml:space="preserve"> is because a </w:t>
      </w:r>
      <w:r w:rsidR="00C14CEA" w:rsidRPr="0014226F">
        <w:t>second cell type, CD20+ B-cells, al</w:t>
      </w:r>
      <w:r w:rsidR="004E33BD" w:rsidRPr="0014226F">
        <w:t>so contribute</w:t>
      </w:r>
      <w:r w:rsidR="00716596" w:rsidRPr="0014226F">
        <w:t>s</w:t>
      </w:r>
      <w:r w:rsidR="004E33BD" w:rsidRPr="0014226F">
        <w:t xml:space="preserve"> to the</w:t>
      </w:r>
      <w:r w:rsidR="0014226F">
        <w:t xml:space="preserve"> inflammatory process (</w:t>
      </w:r>
      <w:r w:rsidR="0014226F" w:rsidRPr="0014226F">
        <w:t>a more unexpected conclusion</w:t>
      </w:r>
      <w:r w:rsidR="0014226F">
        <w:t>)</w:t>
      </w:r>
      <w:r w:rsidR="00C14CEA" w:rsidRPr="0014226F">
        <w:t xml:space="preserve">. </w:t>
      </w:r>
      <w:r w:rsidR="004E33BD" w:rsidRPr="0014226F">
        <w:t>B</w:t>
      </w:r>
      <w:r w:rsidR="00C14CEA" w:rsidRPr="0014226F">
        <w:t xml:space="preserve">y examining the </w:t>
      </w:r>
      <w:r w:rsidR="0014226F">
        <w:t>insulitic</w:t>
      </w:r>
      <w:r w:rsidR="00716596" w:rsidRPr="0014226F">
        <w:t xml:space="preserve"> profiles of islets across a range of individuals</w:t>
      </w:r>
      <w:r w:rsidR="00C14CEA" w:rsidRPr="0014226F">
        <w:t xml:space="preserve"> who had died very soon after the diagnosis of type 1 diabetes,</w:t>
      </w:r>
      <w:r w:rsidR="00716596" w:rsidRPr="0014226F">
        <w:t xml:space="preserve"> it became clear that the patients</w:t>
      </w:r>
      <w:r w:rsidR="004E33BD" w:rsidRPr="0014226F">
        <w:t xml:space="preserve"> fa</w:t>
      </w:r>
      <w:r w:rsidR="00C14CEA" w:rsidRPr="0014226F">
        <w:t>ll into two categories</w:t>
      </w:r>
      <w:r w:rsidR="00003304">
        <w:fldChar w:fldCharType="begin"/>
      </w:r>
      <w:r w:rsidR="000F5BCC">
        <w:instrText xml:space="preserve"> ADDIN EN.CITE &lt;EndNote&gt;&lt;Cite&gt;&lt;Author&gt;Leete&lt;/Author&gt;&lt;Year&gt;2016&lt;/Year&gt;&lt;RecNum&gt;1995&lt;/RecNum&gt;&lt;DisplayText&gt;&lt;style face="superscript"&gt;15&lt;/style&gt;&lt;/DisplayText&gt;&lt;record&gt;&lt;rec-number&gt;1995&lt;/rec-number&gt;&lt;foreign-keys&gt;&lt;key app="EN" db-id="xzeafv2pmtz0vxed9r75dtpwdzfwtrf0frzx" timestamp="1454325595"&gt;1995&lt;/key&gt;&lt;/foreign-keys&gt;&lt;ref-type name="Journal Article"&gt;17&lt;/ref-type&gt;&lt;contributors&gt;&lt;authors&gt;&lt;author&gt;Leete, P.&lt;/author&gt;&lt;author&gt;Willcox, A.&lt;/author&gt;&lt;author&gt;Krogvold, L.&lt;/author&gt;&lt;author&gt;Dahl-Jorgensen, K.&lt;/author&gt;&lt;author&gt;Foulis, A.&lt;/author&gt;&lt;author&gt;Richardson, S. J.&lt;/author&gt;&lt;author&gt;Morgan, N. G.&lt;/author&gt;&lt;/authors&gt;&lt;/contributors&gt;&lt;titles&gt;&lt;title&gt;Differential insulitic profiles determine the extent of beta cell destruction and the age of onset of type 1 diabetes&lt;/title&gt;&lt;secondary-title&gt;Diabetes   &lt;/secondary-title&gt;&lt;/titles&gt;&lt;periodical&gt;&lt;full-title&gt;Diabetes&lt;/full-title&gt;&lt;abbr-1&gt;Diabetes&lt;/abbr-1&gt;&lt;/periodical&gt;&lt;volume&gt;Accepted (20/01/2016)&lt;/volume&gt;&lt;dates&gt;&lt;year&gt;2016&lt;/year&gt;&lt;/dates&gt;&lt;urls&gt;&lt;/urls&gt;&lt;/record&gt;&lt;/Cite&gt;&lt;/EndNote&gt;</w:instrText>
      </w:r>
      <w:r w:rsidR="00003304">
        <w:fldChar w:fldCharType="separate"/>
      </w:r>
      <w:r w:rsidR="000F5BCC" w:rsidRPr="000F5BCC">
        <w:rPr>
          <w:noProof/>
          <w:vertAlign w:val="superscript"/>
        </w:rPr>
        <w:t>15</w:t>
      </w:r>
      <w:r w:rsidR="00003304">
        <w:fldChar w:fldCharType="end"/>
      </w:r>
      <w:r w:rsidR="00C14CEA" w:rsidRPr="0014226F">
        <w:t xml:space="preserve">. Some </w:t>
      </w:r>
      <w:r w:rsidR="004E33BD" w:rsidRPr="0014226F">
        <w:t>have</w:t>
      </w:r>
      <w:r w:rsidR="00C14CEA" w:rsidRPr="0014226F">
        <w:t xml:space="preserve"> a profile of insulitis in which </w:t>
      </w:r>
      <w:r w:rsidR="004E33BD" w:rsidRPr="0014226F">
        <w:t>the T-cells a</w:t>
      </w:r>
      <w:r w:rsidR="00C14CEA" w:rsidRPr="0014226F">
        <w:t xml:space="preserve">re accompanied by significant numbers of B-cells </w:t>
      </w:r>
      <w:r w:rsidR="00716596" w:rsidRPr="0014226F">
        <w:t>during the islet</w:t>
      </w:r>
      <w:r w:rsidR="00C14CEA" w:rsidRPr="0014226F">
        <w:t xml:space="preserve"> attack </w:t>
      </w:r>
      <w:r w:rsidR="004E33BD" w:rsidRPr="0014226F">
        <w:t>while, in others, B-cells a</w:t>
      </w:r>
      <w:r w:rsidR="00C14CEA" w:rsidRPr="0014226F">
        <w:t xml:space="preserve">re </w:t>
      </w:r>
      <w:r w:rsidR="004E33BD" w:rsidRPr="0014226F">
        <w:t>present in muc</w:t>
      </w:r>
      <w:r w:rsidR="0020142C">
        <w:t>h reduced numbers in the islets (though they may still be present in the pancreatic parenchyma)</w:t>
      </w:r>
      <w:r w:rsidR="00C14CEA" w:rsidRPr="0014226F">
        <w:t>. The significance of this only became clear when the patients were stratified according to their age at diagnosis of type 1 diabetes. Rather than findin</w:t>
      </w:r>
      <w:r w:rsidR="004E33BD" w:rsidRPr="0014226F">
        <w:t>g a random distribution of the</w:t>
      </w:r>
      <w:r w:rsidR="00C14CEA" w:rsidRPr="0014226F">
        <w:t xml:space="preserve"> two </w:t>
      </w:r>
      <w:r w:rsidR="004E33BD" w:rsidRPr="0014226F">
        <w:t xml:space="preserve">insulitic </w:t>
      </w:r>
      <w:r w:rsidR="00C14CEA" w:rsidRPr="0014226F">
        <w:t>profiles among the patients, it was discovered that children who were diagnosed at or below 6 years of age displayed one phenotype</w:t>
      </w:r>
      <w:r w:rsidR="004E33BD" w:rsidRPr="0014226F">
        <w:t>,</w:t>
      </w:r>
      <w:r w:rsidR="00C14CEA" w:rsidRPr="0014226F">
        <w:t xml:space="preserve"> while those diagnosed in their teenage years (or beyond) displayed the other</w:t>
      </w:r>
      <w:r w:rsidR="00003304">
        <w:fldChar w:fldCharType="begin"/>
      </w:r>
      <w:r w:rsidR="000F5BCC">
        <w:instrText xml:space="preserve"> ADDIN EN.CITE &lt;EndNote&gt;&lt;Cite&gt;&lt;Author&gt;Leete&lt;/Author&gt;&lt;Year&gt;2016&lt;/Year&gt;&lt;RecNum&gt;1995&lt;/RecNum&gt;&lt;DisplayText&gt;&lt;style face="superscript"&gt;15&lt;/style&gt;&lt;/DisplayText&gt;&lt;record&gt;&lt;rec-number&gt;1995&lt;/rec-number&gt;&lt;foreign-keys&gt;&lt;key app="EN" db-id="xzeafv2pmtz0vxed9r75dtpwdzfwtrf0frzx" timestamp="1454325595"&gt;1995&lt;/key&gt;&lt;/foreign-keys&gt;&lt;ref-type name="Journal Article"&gt;17&lt;/ref-type&gt;&lt;contributors&gt;&lt;authors&gt;&lt;author&gt;Leete, P.&lt;/author&gt;&lt;author&gt;Willcox, A.&lt;/author&gt;&lt;author&gt;Krogvold, L.&lt;/author&gt;&lt;author&gt;Dahl-Jorgensen, K.&lt;/author&gt;&lt;author&gt;Foulis, A.&lt;/author&gt;&lt;author&gt;Richardson, S. J.&lt;/author&gt;&lt;author&gt;Morgan, N. G.&lt;/author&gt;&lt;/authors&gt;&lt;/contributors&gt;&lt;titles&gt;&lt;title&gt;Differential insulitic profiles determine the extent of beta cell destruction and the age of onset of type 1 diabetes&lt;/title&gt;&lt;secondary-title&gt;Diabetes   &lt;/secondary-title&gt;&lt;/titles&gt;&lt;periodical&gt;&lt;full-title&gt;Diabetes&lt;/full-title&gt;&lt;abbr-1&gt;Diabetes&lt;/abbr-1&gt;&lt;/periodical&gt;&lt;volume&gt;Accepted (20/01/2016)&lt;/volume&gt;&lt;dates&gt;&lt;year&gt;2016&lt;/year&gt;&lt;/dates&gt;&lt;urls&gt;&lt;/urls&gt;&lt;/record&gt;&lt;/Cite&gt;&lt;/EndNote&gt;</w:instrText>
      </w:r>
      <w:r w:rsidR="00003304">
        <w:fldChar w:fldCharType="separate"/>
      </w:r>
      <w:r w:rsidR="000F5BCC" w:rsidRPr="000F5BCC">
        <w:rPr>
          <w:noProof/>
          <w:vertAlign w:val="superscript"/>
        </w:rPr>
        <w:t>15</w:t>
      </w:r>
      <w:r w:rsidR="00003304">
        <w:fldChar w:fldCharType="end"/>
      </w:r>
      <w:r w:rsidR="00C14CEA" w:rsidRPr="0014226F">
        <w:t xml:space="preserve">. </w:t>
      </w:r>
      <w:r w:rsidR="009566E8" w:rsidRPr="0014226F">
        <w:t xml:space="preserve">In particular, those in whom the insulitic profile was characterised </w:t>
      </w:r>
      <w:r w:rsidR="00DE409F" w:rsidRPr="0014226F">
        <w:t>by the presence of significant numbers of both</w:t>
      </w:r>
      <w:r w:rsidR="009566E8" w:rsidRPr="0014226F">
        <w:t xml:space="preserve"> T- and B-cells (“CD20Hi”) developed the disease early in life while those with the alternative profile (</w:t>
      </w:r>
      <w:r w:rsidR="00716596" w:rsidRPr="0014226F">
        <w:t xml:space="preserve">T-cells but few B-cells; </w:t>
      </w:r>
      <w:r w:rsidR="009566E8" w:rsidRPr="0014226F">
        <w:t xml:space="preserve">“CD20Lo”) were older at diagnosis. </w:t>
      </w:r>
    </w:p>
    <w:p w:rsidR="009566E8" w:rsidRPr="0014226F" w:rsidRDefault="009566E8" w:rsidP="000F5BCC">
      <w:pPr>
        <w:jc w:val="both"/>
      </w:pPr>
      <w:r w:rsidRPr="0014226F">
        <w:t>In studying this unexpected phenomenon more closely, it was discovered that a second feature also differentiate</w:t>
      </w:r>
      <w:r w:rsidR="004E33BD" w:rsidRPr="0014226F">
        <w:t>s the two forms of the disease</w:t>
      </w:r>
      <w:r w:rsidRPr="0014226F">
        <w:t>. In patients with a CD20Hi profile</w:t>
      </w:r>
      <w:r w:rsidR="004E33BD" w:rsidRPr="0014226F">
        <w:t xml:space="preserve"> of insulitis</w:t>
      </w:r>
      <w:r w:rsidR="0020142C">
        <w:t xml:space="preserve">, </w:t>
      </w:r>
      <w:r w:rsidRPr="0014226F">
        <w:t xml:space="preserve">few residual beta cells could be found in the pancreas at </w:t>
      </w:r>
      <w:r w:rsidR="004E33BD" w:rsidRPr="0014226F">
        <w:t xml:space="preserve">disease </w:t>
      </w:r>
      <w:r w:rsidRPr="0014226F">
        <w:t>diagnosis</w:t>
      </w:r>
      <w:r w:rsidR="004E33BD" w:rsidRPr="0014226F">
        <w:t>;</w:t>
      </w:r>
      <w:r w:rsidRPr="0014226F">
        <w:t xml:space="preserve"> which is consistent with the accepted wisdom that t</w:t>
      </w:r>
      <w:r w:rsidR="004E33BD" w:rsidRPr="0014226F">
        <w:t xml:space="preserve">he clinical symptoms </w:t>
      </w:r>
      <w:r w:rsidRPr="0014226F">
        <w:t>arise once most beta cells are destroyed. However, t</w:t>
      </w:r>
      <w:r w:rsidR="004E33BD" w:rsidRPr="0014226F">
        <w:t xml:space="preserve">his dogma was challenged by </w:t>
      </w:r>
      <w:r w:rsidRPr="0014226F">
        <w:t xml:space="preserve">analysis of </w:t>
      </w:r>
      <w:r w:rsidR="004E33BD" w:rsidRPr="0014226F">
        <w:t xml:space="preserve">the </w:t>
      </w:r>
      <w:r w:rsidRPr="0014226F">
        <w:t>residual beta cells in patients with a CD20Lo insulitic profile (i.e. those diagnosed as teenagers</w:t>
      </w:r>
      <w:r w:rsidR="0008584C">
        <w:t xml:space="preserve"> or older</w:t>
      </w:r>
      <w:r w:rsidRPr="0014226F">
        <w:t xml:space="preserve">). In </w:t>
      </w:r>
      <w:r w:rsidR="00DE409F" w:rsidRPr="0014226F">
        <w:t xml:space="preserve">many </w:t>
      </w:r>
      <w:r w:rsidRPr="0014226F">
        <w:t>such patients, significant</w:t>
      </w:r>
      <w:r w:rsidR="00DE409F" w:rsidRPr="0014226F">
        <w:t xml:space="preserve"> numbers of beta cells could still be found</w:t>
      </w:r>
      <w:r w:rsidRPr="0014226F">
        <w:t xml:space="preserve"> at the time of disease diagnosis</w:t>
      </w:r>
      <w:r w:rsidR="00DC42CA" w:rsidRPr="0014226F">
        <w:t>. This suggests</w:t>
      </w:r>
      <w:r w:rsidRPr="0014226F">
        <w:t xml:space="preserve"> that </w:t>
      </w:r>
      <w:r w:rsidR="00DC42CA" w:rsidRPr="0014226F">
        <w:t xml:space="preserve">the destructive process is </w:t>
      </w:r>
      <w:r w:rsidRPr="0014226F">
        <w:t xml:space="preserve">less efficient in </w:t>
      </w:r>
      <w:r w:rsidR="0008584C" w:rsidRPr="0014226F">
        <w:t>t</w:t>
      </w:r>
      <w:r w:rsidR="0008584C">
        <w:t>his group</w:t>
      </w:r>
      <w:r w:rsidR="0008584C" w:rsidRPr="0014226F">
        <w:t xml:space="preserve"> </w:t>
      </w:r>
      <w:r w:rsidRPr="0014226F">
        <w:t xml:space="preserve">than in younger children and that the clinical symptoms arise in the </w:t>
      </w:r>
      <w:r w:rsidR="00D76A7C">
        <w:t xml:space="preserve">older patients </w:t>
      </w:r>
      <w:r w:rsidRPr="0014226F">
        <w:t xml:space="preserve">before </w:t>
      </w:r>
      <w:r w:rsidR="00DE409F" w:rsidRPr="0014226F">
        <w:t>beta cell destruction is complete</w:t>
      </w:r>
      <w:r w:rsidR="00003304">
        <w:fldChar w:fldCharType="begin"/>
      </w:r>
      <w:r w:rsidR="000F5BCC">
        <w:instrText xml:space="preserve"> ADDIN EN.CITE &lt;EndNote&gt;&lt;Cite&gt;&lt;Author&gt;Leete&lt;/Author&gt;&lt;Year&gt;2016&lt;/Year&gt;&lt;RecNum&gt;1995&lt;/RecNum&gt;&lt;DisplayText&gt;&lt;style face="superscript"&gt;15&lt;/style&gt;&lt;/DisplayText&gt;&lt;record&gt;&lt;rec-number&gt;1995&lt;/rec-number&gt;&lt;foreign-keys&gt;&lt;key app="EN" db-id="xzeafv2pmtz0vxed9r75dtpwdzfwtrf0frzx" timestamp="1454325595"&gt;1995&lt;/key&gt;&lt;/foreign-keys&gt;&lt;ref-type name="Journal Article"&gt;17&lt;/ref-type&gt;&lt;contributors&gt;&lt;authors&gt;&lt;author&gt;Leete, P.&lt;/author&gt;&lt;author&gt;Willcox, A.&lt;/author&gt;&lt;author&gt;Krogvold, L.&lt;/author&gt;&lt;author&gt;Dahl-Jorgensen, K.&lt;/author&gt;&lt;author&gt;Foulis, A.&lt;/author&gt;&lt;author&gt;Richardson, S. J.&lt;/author&gt;&lt;author&gt;Morgan, N. G.&lt;/author&gt;&lt;/authors&gt;&lt;/contributors&gt;&lt;titles&gt;&lt;title&gt;Differential insulitic profiles determine the extent of beta cell destruction and the age of onset of type 1 diabetes&lt;/title&gt;&lt;secondary-title&gt;Diabetes   &lt;/secondary-title&gt;&lt;/titles&gt;&lt;periodical&gt;&lt;full-title&gt;Diabetes&lt;/full-title&gt;&lt;abbr-1&gt;Diabetes&lt;/abbr-1&gt;&lt;/periodical&gt;&lt;volume&gt;Accepted (20/01/2016)&lt;/volume&gt;&lt;dates&gt;&lt;year&gt;2016&lt;/year&gt;&lt;/dates&gt;&lt;urls&gt;&lt;/urls&gt;&lt;/record&gt;&lt;/Cite&gt;&lt;/EndNote&gt;</w:instrText>
      </w:r>
      <w:r w:rsidR="00003304">
        <w:fldChar w:fldCharType="separate"/>
      </w:r>
      <w:r w:rsidR="000F5BCC" w:rsidRPr="000F5BCC">
        <w:rPr>
          <w:noProof/>
          <w:vertAlign w:val="superscript"/>
        </w:rPr>
        <w:t>15</w:t>
      </w:r>
      <w:r w:rsidR="00003304">
        <w:fldChar w:fldCharType="end"/>
      </w:r>
      <w:r w:rsidRPr="0014226F">
        <w:t>.</w:t>
      </w:r>
      <w:r w:rsidR="002767EE" w:rsidRPr="0014226F">
        <w:t xml:space="preserve"> </w:t>
      </w:r>
      <w:r w:rsidR="00DE409F" w:rsidRPr="0014226F">
        <w:t>Thus, in those who were older at diagnosis</w:t>
      </w:r>
      <w:r w:rsidR="002767EE" w:rsidRPr="0014226F">
        <w:t>, beta cell dysfunction might also contribute</w:t>
      </w:r>
      <w:r w:rsidR="003F3F6A" w:rsidRPr="0014226F">
        <w:t xml:space="preserve"> significantly</w:t>
      </w:r>
      <w:r w:rsidR="002767EE" w:rsidRPr="0014226F">
        <w:t xml:space="preserve"> to the clinical onset of disease. </w:t>
      </w:r>
      <w:r w:rsidR="003F3F6A" w:rsidRPr="0014226F">
        <w:t xml:space="preserve">In support of this, it was recently shown that islets isolated from patients who </w:t>
      </w:r>
      <w:r w:rsidR="004E33BD" w:rsidRPr="0014226F">
        <w:t>had been</w:t>
      </w:r>
      <w:r w:rsidR="003F3F6A" w:rsidRPr="0014226F">
        <w:t xml:space="preserve"> newly diagnosed with type 1 diabetes beyond their teena</w:t>
      </w:r>
      <w:r w:rsidR="00EB5EEE">
        <w:t xml:space="preserve">ge years </w:t>
      </w:r>
      <w:r w:rsidR="003F3F6A" w:rsidRPr="0014226F">
        <w:t>contain re</w:t>
      </w:r>
      <w:r w:rsidR="004E33BD" w:rsidRPr="0014226F">
        <w:t>sidual beta cells</w:t>
      </w:r>
      <w:r w:rsidR="00003304">
        <w:fldChar w:fldCharType="begin">
          <w:fldData xml:space="preserve">PEVuZE5vdGU+PENpdGU+PEF1dGhvcj5Lcm9ndm9sZDwvQXV0aG9yPjxZZWFyPjIwMTU8L1llYXI+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</w:fldData>
        </w:fldChar>
      </w:r>
      <w:r w:rsidR="000F5BCC">
        <w:instrText xml:space="preserve"> ADDIN EN.CITE </w:instrText>
      </w:r>
      <w:r w:rsidR="000F5BCC">
        <w:fldChar w:fldCharType="begin">
          <w:fldData xml:space="preserve">PEVuZE5vdGU+PENpdGU+PEF1dGhvcj5Lcm9ndm9sZDwvQXV0aG9yPjxZZWFyPjIwMTU8L1llYXI+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</w:fldData>
        </w:fldChar>
      </w:r>
      <w:r w:rsidR="000F5BCC">
        <w:instrText xml:space="preserve"> ADDIN EN.CITE.DATA </w:instrText>
      </w:r>
      <w:r w:rsidR="000F5BCC">
        <w:fldChar w:fldCharType="end"/>
      </w:r>
      <w:r w:rsidR="00003304">
        <w:fldChar w:fldCharType="separate"/>
      </w:r>
      <w:r w:rsidR="000F5BCC" w:rsidRPr="000F5BCC">
        <w:rPr>
          <w:noProof/>
          <w:vertAlign w:val="superscript"/>
        </w:rPr>
        <w:t>17</w:t>
      </w:r>
      <w:r w:rsidR="00003304">
        <w:fldChar w:fldCharType="end"/>
      </w:r>
      <w:r w:rsidR="004E33BD" w:rsidRPr="0014226F">
        <w:t xml:space="preserve">. Importantly, however, these </w:t>
      </w:r>
      <w:r w:rsidR="00DE409F" w:rsidRPr="0014226F">
        <w:t xml:space="preserve">islets </w:t>
      </w:r>
      <w:r w:rsidR="004E33BD" w:rsidRPr="0014226F">
        <w:t>were largely un</w:t>
      </w:r>
      <w:r w:rsidR="003F3F6A" w:rsidRPr="0014226F">
        <w:t xml:space="preserve">responsive to glucose. </w:t>
      </w:r>
      <w:r w:rsidR="004E33BD" w:rsidRPr="0014226F">
        <w:t>Strikingly, when</w:t>
      </w:r>
      <w:r w:rsidR="003F3F6A" w:rsidRPr="0014226F">
        <w:t xml:space="preserve"> the</w:t>
      </w:r>
      <w:r w:rsidR="00DE409F" w:rsidRPr="0014226F">
        <w:t>y</w:t>
      </w:r>
      <w:r w:rsidR="003F3F6A" w:rsidRPr="0014226F">
        <w:t xml:space="preserve"> were cultured </w:t>
      </w:r>
      <w:r w:rsidR="003F3F6A" w:rsidRPr="0014226F">
        <w:rPr>
          <w:i/>
        </w:rPr>
        <w:t>ex vivo</w:t>
      </w:r>
      <w:r w:rsidR="003F3F6A" w:rsidRPr="0014226F">
        <w:t xml:space="preserve"> for a few days, their </w:t>
      </w:r>
      <w:r w:rsidR="004E33BD" w:rsidRPr="0014226F">
        <w:t>insulin secretory response</w:t>
      </w:r>
      <w:r w:rsidR="003F3F6A" w:rsidRPr="0014226F">
        <w:t xml:space="preserve"> </w:t>
      </w:r>
      <w:r w:rsidR="004E33BD" w:rsidRPr="0014226F">
        <w:t>to glucose improved</w:t>
      </w:r>
      <w:r w:rsidR="003F3F6A" w:rsidRPr="0014226F">
        <w:t>; thereby confirming that the beta cells had not been completely destroyed but</w:t>
      </w:r>
      <w:r w:rsidR="00DE409F" w:rsidRPr="0014226F">
        <w:t>, rather, they</w:t>
      </w:r>
      <w:r w:rsidR="003F3F6A" w:rsidRPr="0014226F">
        <w:t xml:space="preserve"> had become refractory to glucose stimulation</w:t>
      </w:r>
      <w:r w:rsidR="00003304">
        <w:fldChar w:fldCharType="begin">
          <w:fldData xml:space="preserve">PEVuZE5vdGU+PENpdGU+PEF1dGhvcj5Lcm9ndm9sZDwvQXV0aG9yPjxZZWFyPjIwMTU8L1llYXI+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</w:fldData>
        </w:fldChar>
      </w:r>
      <w:r w:rsidR="000F5BCC">
        <w:instrText xml:space="preserve"> ADDIN EN.CITE </w:instrText>
      </w:r>
      <w:r w:rsidR="000F5BCC">
        <w:fldChar w:fldCharType="begin">
          <w:fldData xml:space="preserve">PEVuZE5vdGU+PENpdGU+PEF1dGhvcj5Lcm9ndm9sZDwvQXV0aG9yPjxZZWFyPjIwMTU8L1llYXI+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</w:fldData>
        </w:fldChar>
      </w:r>
      <w:r w:rsidR="000F5BCC">
        <w:instrText xml:space="preserve"> ADDIN EN.CITE.DATA </w:instrText>
      </w:r>
      <w:r w:rsidR="000F5BCC">
        <w:fldChar w:fldCharType="end"/>
      </w:r>
      <w:r w:rsidR="00003304">
        <w:fldChar w:fldCharType="separate"/>
      </w:r>
      <w:r w:rsidR="000F5BCC" w:rsidRPr="000F5BCC">
        <w:rPr>
          <w:noProof/>
          <w:vertAlign w:val="superscript"/>
        </w:rPr>
        <w:t>17</w:t>
      </w:r>
      <w:r w:rsidR="00003304">
        <w:fldChar w:fldCharType="end"/>
      </w:r>
      <w:r w:rsidR="003F3F6A" w:rsidRPr="0014226F">
        <w:t xml:space="preserve">. </w:t>
      </w:r>
      <w:r w:rsidR="004E33BD" w:rsidRPr="0014226F">
        <w:t xml:space="preserve">Extending this idea, others have found by using a newly-developed high sensitivity assay for endogenous C-peptide, that some patients who have had type 1 diabetes for many years, still display a meal-induced </w:t>
      </w:r>
      <w:r w:rsidR="002F0A09" w:rsidRPr="0014226F">
        <w:t>rise in insulin secretion</w:t>
      </w:r>
      <w:r w:rsidR="00DE409F" w:rsidRPr="0014226F">
        <w:t>,</w:t>
      </w:r>
      <w:r w:rsidR="002F0A09" w:rsidRPr="0014226F">
        <w:t xml:space="preserve"> implying the </w:t>
      </w:r>
      <w:r w:rsidR="00DE409F" w:rsidRPr="0014226F">
        <w:t xml:space="preserve">sustained </w:t>
      </w:r>
      <w:r w:rsidR="002F0A09" w:rsidRPr="0014226F">
        <w:t>persistence of some beta cells</w:t>
      </w:r>
      <w:r w:rsidR="00003304">
        <w:fldChar w:fldCharType="begin">
          <w:fldData xml:space="preserve">PEVuZE5vdGU+PENpdGU+PEF1dGhvcj5PcmFtPC9BdXRob3I+PFllYXI+MjAxNDwvWWVhcj48UmVj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</w:fldData>
        </w:fldChar>
      </w:r>
      <w:r w:rsidR="000F5BCC">
        <w:instrText xml:space="preserve"> ADDIN EN.CITE </w:instrText>
      </w:r>
      <w:r w:rsidR="000F5BCC">
        <w:fldChar w:fldCharType="begin">
          <w:fldData xml:space="preserve">PEVuZE5vdGU+PENpdGU+PEF1dGhvcj5PcmFtPC9BdXRob3I+PFllYXI+MjAxNDwvWWVhcj48UmVj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</w:fldData>
        </w:fldChar>
      </w:r>
      <w:r w:rsidR="000F5BCC">
        <w:instrText xml:space="preserve"> ADDIN EN.CITE.DATA </w:instrText>
      </w:r>
      <w:r w:rsidR="000F5BCC">
        <w:fldChar w:fldCharType="end"/>
      </w:r>
      <w:r w:rsidR="00003304">
        <w:fldChar w:fldCharType="separate"/>
      </w:r>
      <w:r w:rsidR="000F5BCC" w:rsidRPr="000F5BCC">
        <w:rPr>
          <w:noProof/>
          <w:vertAlign w:val="superscript"/>
        </w:rPr>
        <w:t>18,19</w:t>
      </w:r>
      <w:r w:rsidR="00003304">
        <w:fldChar w:fldCharType="end"/>
      </w:r>
      <w:r w:rsidR="002F0A09" w:rsidRPr="0014226F">
        <w:t>. Moreover, examination of the pancreases of patients who died as long as 50 years after diagnosis</w:t>
      </w:r>
      <w:r w:rsidR="00DE409F" w:rsidRPr="0014226F">
        <w:t xml:space="preserve"> of type 1 diabetes,</w:t>
      </w:r>
      <w:r w:rsidR="002F0A09" w:rsidRPr="0014226F">
        <w:t xml:space="preserve"> has also revealed the presence of islets containing immunoreactive insulin</w:t>
      </w:r>
      <w:r w:rsidR="00003304">
        <w:fldChar w:fldCharType="begin">
          <w:fldData xml:space="preserve">PEVuZE5vdGU+PENpdGU+PEF1dGhvcj5LZWVuYW48L0F1dGhvcj48WWVhcj4yMDEwPC9ZZWFyPjxS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</w:fldData>
        </w:fldChar>
      </w:r>
      <w:r w:rsidR="000F5BCC">
        <w:instrText xml:space="preserve"> ADDIN EN.CITE </w:instrText>
      </w:r>
      <w:r w:rsidR="000F5BCC">
        <w:fldChar w:fldCharType="begin">
          <w:fldData xml:space="preserve">PEVuZE5vdGU+PENpdGU+PEF1dGhvcj5LZWVuYW48L0F1dGhvcj48WWVhcj4yMDEwPC9ZZWFyPjxS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</w:fldData>
        </w:fldChar>
      </w:r>
      <w:r w:rsidR="000F5BCC">
        <w:instrText xml:space="preserve"> ADDIN EN.CITE.DATA </w:instrText>
      </w:r>
      <w:r w:rsidR="000F5BCC">
        <w:fldChar w:fldCharType="end"/>
      </w:r>
      <w:r w:rsidR="00003304">
        <w:fldChar w:fldCharType="separate"/>
      </w:r>
      <w:r w:rsidR="000F5BCC" w:rsidRPr="000F5BCC">
        <w:rPr>
          <w:noProof/>
          <w:vertAlign w:val="superscript"/>
        </w:rPr>
        <w:t>20</w:t>
      </w:r>
      <w:r w:rsidR="00003304">
        <w:fldChar w:fldCharType="end"/>
      </w:r>
      <w:r w:rsidR="002F0A09" w:rsidRPr="0014226F">
        <w:t>. Thus, the</w:t>
      </w:r>
      <w:r w:rsidR="00DE409F" w:rsidRPr="0014226F">
        <w:t xml:space="preserve"> oft-treasured</w:t>
      </w:r>
      <w:r w:rsidR="002F0A09" w:rsidRPr="0014226F">
        <w:t xml:space="preserve"> notion that patients with type 1 diabetes inevitably lose their entire complement of beta cells </w:t>
      </w:r>
      <w:r w:rsidR="0014226F">
        <w:t xml:space="preserve">early </w:t>
      </w:r>
      <w:r w:rsidR="002F0A09" w:rsidRPr="0014226F">
        <w:t xml:space="preserve">during disease progression, appears incorrect. </w:t>
      </w:r>
    </w:p>
    <w:p w:rsidR="003F3F6A" w:rsidRPr="0014226F" w:rsidRDefault="003F3F6A" w:rsidP="000F5BCC">
      <w:pPr>
        <w:jc w:val="both"/>
        <w:rPr>
          <w:b/>
        </w:rPr>
      </w:pPr>
      <w:r w:rsidRPr="0014226F">
        <w:rPr>
          <w:b/>
        </w:rPr>
        <w:t>Implications for the future</w:t>
      </w:r>
    </w:p>
    <w:p w:rsidR="000949C8" w:rsidRPr="0014226F" w:rsidRDefault="002F0A09" w:rsidP="000F5BCC">
      <w:pPr>
        <w:jc w:val="both"/>
      </w:pPr>
      <w:r w:rsidRPr="0014226F">
        <w:t xml:space="preserve">Clearly, </w:t>
      </w:r>
      <w:r w:rsidR="003F3F6A" w:rsidRPr="0014226F">
        <w:t>these various new insights have important implications for the design of approaches to therapy in the future</w:t>
      </w:r>
      <w:r w:rsidRPr="0014226F">
        <w:t>. Firstly, it remains critical</w:t>
      </w:r>
      <w:r w:rsidR="00DC7019" w:rsidRPr="0014226F">
        <w:t xml:space="preserve"> that a </w:t>
      </w:r>
      <w:r w:rsidRPr="0014226F">
        <w:t xml:space="preserve">still </w:t>
      </w:r>
      <w:r w:rsidR="00DC7019" w:rsidRPr="0014226F">
        <w:t>more detailed understanding of the underlying immune cell mediated attack on beta ce</w:t>
      </w:r>
      <w:r w:rsidRPr="0014226F">
        <w:t>lls is gained</w:t>
      </w:r>
      <w:r w:rsidR="0014226F">
        <w:t xml:space="preserve"> since</w:t>
      </w:r>
      <w:r w:rsidR="00DC7019" w:rsidRPr="0014226F">
        <w:t xml:space="preserve"> a “one size fits all” approach</w:t>
      </w:r>
      <w:r w:rsidRPr="0014226F">
        <w:t xml:space="preserve"> to therapy</w:t>
      </w:r>
      <w:r w:rsidR="00DC7019" w:rsidRPr="0014226F">
        <w:t xml:space="preserve"> is unlikely to be successful. Secondly, it will be necessary to learn more about the role of B-cells as catalysts of </w:t>
      </w:r>
      <w:r w:rsidRPr="0014226F">
        <w:t xml:space="preserve">the autoimmune attack since this is still </w:t>
      </w:r>
      <w:r w:rsidR="00DC7019" w:rsidRPr="0014226F">
        <w:t xml:space="preserve">not </w:t>
      </w:r>
      <w:r w:rsidRPr="0014226F">
        <w:t>widely</w:t>
      </w:r>
      <w:r w:rsidR="00DC7019" w:rsidRPr="0014226F">
        <w:t xml:space="preserve"> appreciated.</w:t>
      </w:r>
      <w:r w:rsidR="00DE409F" w:rsidRPr="0014226F">
        <w:t xml:space="preserve"> Of course, it is well understood</w:t>
      </w:r>
      <w:r w:rsidR="00DC7019" w:rsidRPr="0014226F">
        <w:t xml:space="preserve"> that islet autoantibodies are found </w:t>
      </w:r>
      <w:r w:rsidRPr="0014226F">
        <w:t xml:space="preserve">commonly </w:t>
      </w:r>
      <w:r w:rsidR="00DC7019" w:rsidRPr="0014226F">
        <w:t xml:space="preserve">in the blood of patients with type 1 diabetes and that such antibodies are secreted by activated B-cells. However, the </w:t>
      </w:r>
      <w:r w:rsidR="0014226F">
        <w:t>B-cells that reside in inflamed islets</w:t>
      </w:r>
      <w:r w:rsidR="00DC7019" w:rsidRPr="0014226F">
        <w:t xml:space="preserve"> do not appear to </w:t>
      </w:r>
      <w:r w:rsidR="00934A45">
        <w:t xml:space="preserve">be </w:t>
      </w:r>
      <w:r w:rsidR="00DC7019" w:rsidRPr="0014226F">
        <w:t>secret</w:t>
      </w:r>
      <w:r w:rsidR="00934A45">
        <w:t>ing</w:t>
      </w:r>
      <w:r w:rsidR="00DC7019" w:rsidRPr="0014226F">
        <w:t xml:space="preserve"> antibodies</w:t>
      </w:r>
      <w:r w:rsidR="00D76A7C">
        <w:t xml:space="preserve"> and</w:t>
      </w:r>
      <w:r w:rsidR="00934A45">
        <w:t xml:space="preserve"> </w:t>
      </w:r>
      <w:r w:rsidR="0014226F">
        <w:t>must</w:t>
      </w:r>
      <w:r w:rsidR="00DE409F" w:rsidRPr="0014226F">
        <w:t xml:space="preserve"> have a different function</w:t>
      </w:r>
      <w:r w:rsidRPr="0014226F">
        <w:t>. I</w:t>
      </w:r>
      <w:r w:rsidR="0014226F">
        <w:t>f, as seems likely, they can</w:t>
      </w:r>
      <w:r w:rsidR="00DC7019" w:rsidRPr="0014226F">
        <w:t xml:space="preserve"> orchestrate the T-cell mediated attack, then interventions designed to impede this action could be therapeutically effective. </w:t>
      </w:r>
      <w:r w:rsidRPr="0014226F">
        <w:t>T</w:t>
      </w:r>
      <w:r w:rsidR="00DC7019" w:rsidRPr="0014226F">
        <w:t xml:space="preserve">he newly published results </w:t>
      </w:r>
      <w:r w:rsidR="00DE409F" w:rsidRPr="0014226F">
        <w:t>should</w:t>
      </w:r>
      <w:r w:rsidRPr="0014226F">
        <w:t xml:space="preserve"> inform this debate since they suggest</w:t>
      </w:r>
      <w:r w:rsidR="00DC7019" w:rsidRPr="0014226F">
        <w:t xml:space="preserve"> that </w:t>
      </w:r>
      <w:r w:rsidRPr="0014226F">
        <w:t>such interventions are likely to</w:t>
      </w:r>
      <w:r w:rsidR="00DC7019" w:rsidRPr="0014226F">
        <w:t xml:space="preserve"> be most effective in younger patients</w:t>
      </w:r>
      <w:r w:rsidRPr="0014226F">
        <w:t xml:space="preserve">. </w:t>
      </w:r>
      <w:r w:rsidR="0014226F">
        <w:t>In support of this</w:t>
      </w:r>
      <w:r w:rsidRPr="0014226F">
        <w:t>,</w:t>
      </w:r>
      <w:r w:rsidR="001A7E5E" w:rsidRPr="0014226F">
        <w:t xml:space="preserve"> it is noteworthy that</w:t>
      </w:r>
      <w:r w:rsidR="00AB45CE">
        <w:t>,</w:t>
      </w:r>
      <w:r w:rsidR="001A7E5E" w:rsidRPr="0014226F">
        <w:t xml:space="preserve"> </w:t>
      </w:r>
      <w:r w:rsidR="00AB45CE">
        <w:t xml:space="preserve">in </w:t>
      </w:r>
      <w:r w:rsidR="001A7E5E" w:rsidRPr="0014226F">
        <w:t xml:space="preserve">earlier trials of the </w:t>
      </w:r>
      <w:r w:rsidRPr="0014226F">
        <w:t xml:space="preserve">efficacy of the </w:t>
      </w:r>
      <w:r w:rsidR="00AB45CE">
        <w:t xml:space="preserve">anti-B-cell </w:t>
      </w:r>
      <w:r w:rsidR="001A7E5E" w:rsidRPr="0014226F">
        <w:t xml:space="preserve">reagent, Rituximab, in patients with new-onset type 1 diabetes, the most promising outcomes </w:t>
      </w:r>
      <w:r w:rsidR="00AB45CE">
        <w:t xml:space="preserve">were seen </w:t>
      </w:r>
      <w:r w:rsidR="001A7E5E" w:rsidRPr="0014226F">
        <w:t xml:space="preserve">in </w:t>
      </w:r>
      <w:r w:rsidRPr="0014226F">
        <w:t xml:space="preserve">younger </w:t>
      </w:r>
      <w:r w:rsidR="001A7E5E" w:rsidRPr="0014226F">
        <w:t>patients</w:t>
      </w:r>
      <w:r w:rsidR="00545F9E">
        <w:fldChar w:fldCharType="begin">
          <w:fldData xml:space="preserve">PEVuZE5vdGU+PENpdGU+PEF1dGhvcj5QZXNjb3ZpdHo8L0F1dGhvcj48WWVhcj4yMDE0PC9ZZWFy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</w:fldData>
        </w:fldChar>
      </w:r>
      <w:r w:rsidR="000F5BCC">
        <w:instrText xml:space="preserve"> ADDIN EN.CITE </w:instrText>
      </w:r>
      <w:r w:rsidR="000F5BCC">
        <w:fldChar w:fldCharType="begin">
          <w:fldData xml:space="preserve">PEVuZE5vdGU+PENpdGU+PEF1dGhvcj5QZXNjb3ZpdHo8L0F1dGhvcj48WWVhcj4yMDE0PC9ZZWFy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</w:fldData>
        </w:fldChar>
      </w:r>
      <w:r w:rsidR="000F5BCC">
        <w:instrText xml:space="preserve"> ADDIN EN.CITE.DATA </w:instrText>
      </w:r>
      <w:r w:rsidR="000F5BCC">
        <w:fldChar w:fldCharType="end"/>
      </w:r>
      <w:r w:rsidR="00545F9E">
        <w:fldChar w:fldCharType="separate"/>
      </w:r>
      <w:r w:rsidR="000F5BCC" w:rsidRPr="000F5BCC">
        <w:rPr>
          <w:noProof/>
          <w:vertAlign w:val="superscript"/>
        </w:rPr>
        <w:t>21,22</w:t>
      </w:r>
      <w:r w:rsidR="00545F9E">
        <w:fldChar w:fldCharType="end"/>
      </w:r>
      <w:r w:rsidR="001A7E5E" w:rsidRPr="0014226F">
        <w:t xml:space="preserve">. Finally, if those who develop type 1 diabetes beyond their earliest years of life, retain a significant beta cell reserve at diagnosis; then therapeutic approaches which aim to enhance the functionality of these cells should </w:t>
      </w:r>
      <w:r w:rsidR="00DE409F" w:rsidRPr="0014226F">
        <w:t xml:space="preserve">also </w:t>
      </w:r>
      <w:r w:rsidR="001A7E5E" w:rsidRPr="0014226F">
        <w:t xml:space="preserve">be considered alongside attempts to attenuate the autoimmunity. </w:t>
      </w:r>
    </w:p>
    <w:p w:rsidR="00DB21B4" w:rsidRPr="00EB5EEE" w:rsidRDefault="00DB21B4" w:rsidP="000F5BCC">
      <w:pPr>
        <w:jc w:val="both"/>
        <w:rPr>
          <w:b/>
        </w:rPr>
      </w:pPr>
      <w:r w:rsidRPr="00EB5EEE">
        <w:rPr>
          <w:b/>
        </w:rPr>
        <w:t>Disclosure and competing interests statements</w:t>
      </w:r>
    </w:p>
    <w:p w:rsidR="00DB21B4" w:rsidRPr="00EB5EEE" w:rsidRDefault="00DB21B4" w:rsidP="00DB21B4">
      <w:pPr>
        <w:jc w:val="both"/>
      </w:pPr>
      <w:r w:rsidRPr="00EB5EEE">
        <w:t>The authors report no potential conflicts of interest in relation to this article.</w:t>
      </w:r>
    </w:p>
    <w:p w:rsidR="00DB21B4" w:rsidRPr="00EB5EEE" w:rsidRDefault="00DB21B4" w:rsidP="00DB21B4">
      <w:pPr>
        <w:jc w:val="both"/>
      </w:pPr>
      <w:r w:rsidRPr="00EB5EEE">
        <w:rPr>
          <w:b/>
        </w:rPr>
        <w:t>Funding</w:t>
      </w:r>
    </w:p>
    <w:p w:rsidR="00EB5EEE" w:rsidRDefault="00EB5EEE" w:rsidP="00DB21B4">
      <w:pPr>
        <w:jc w:val="both"/>
      </w:pPr>
      <w:r>
        <w:t>Work in the authors’ laboratory is supported by</w:t>
      </w:r>
      <w:r w:rsidR="00DB21B4" w:rsidRPr="00EB5EEE">
        <w:t xml:space="preserve"> the European Union's Seventh Framework Programme PEVNET [FP7/2007-2013] under grant agreement number </w:t>
      </w:r>
      <w:r>
        <w:t>261441;</w:t>
      </w:r>
      <w:r w:rsidR="00DB21B4" w:rsidRPr="00EB5EEE">
        <w:t xml:space="preserve"> a JDRF Career Development Award (5-CDA-2014-221-A-N) to S.J.R. </w:t>
      </w:r>
      <w:r w:rsidRPr="00EB5EEE">
        <w:t xml:space="preserve">and grants from Diabetes UK (12/0004505 and </w:t>
      </w:r>
      <w:r w:rsidRPr="00EB5EEE">
        <w:rPr>
          <w:rFonts w:cs="Arial"/>
        </w:rPr>
        <w:t>15/0005156)</w:t>
      </w:r>
      <w:r>
        <w:rPr>
          <w:rFonts w:cs="Arial"/>
        </w:rPr>
        <w:t>.</w:t>
      </w:r>
      <w:r w:rsidRPr="00EB5EEE">
        <w:rPr>
          <w:rFonts w:cs="Arial"/>
        </w:rPr>
        <w:t xml:space="preserve"> </w:t>
      </w:r>
      <w:r w:rsidR="00DB21B4" w:rsidRPr="00EB5EEE">
        <w:t xml:space="preserve">The research was also performed with the support of the Network for Pancreatic Organ Donors with Diabetes (nPOD), a collaborative type 1 diabetes research project sponsored by the Juvenile Diabetes Research Foundation International (JDRF, JDRF 25-2013-268) and with a JDRF research grants awarded to the nPOD-V consortium, JDRF 25-2012-516 and JDRF 25- 2012-770. </w:t>
      </w:r>
    </w:p>
    <w:p w:rsidR="00722869" w:rsidRPr="00EB5EEE" w:rsidRDefault="00722869" w:rsidP="00DB21B4">
      <w:pPr>
        <w:jc w:val="both"/>
        <w:rPr>
          <w:b/>
        </w:rPr>
      </w:pPr>
      <w:r w:rsidRPr="00EB5EEE">
        <w:rPr>
          <w:b/>
        </w:rPr>
        <w:t>Author Contributions</w:t>
      </w:r>
    </w:p>
    <w:p w:rsidR="00722869" w:rsidRPr="00EB5EEE" w:rsidRDefault="00722869" w:rsidP="00722869">
      <w:pPr>
        <w:jc w:val="both"/>
      </w:pPr>
      <w:r w:rsidRPr="00EB5EEE">
        <w:t>N.G.M. and S.J.R wrote and critically reviewed the manuscript.</w:t>
      </w:r>
    </w:p>
    <w:p w:rsidR="00722869" w:rsidRPr="00EB5EEE" w:rsidRDefault="00722869" w:rsidP="000F5BCC">
      <w:pPr>
        <w:jc w:val="both"/>
        <w:rPr>
          <w:b/>
        </w:rPr>
      </w:pPr>
    </w:p>
    <w:p w:rsidR="00003304" w:rsidRPr="00EB5EEE" w:rsidRDefault="00E42306" w:rsidP="000F5BCC">
      <w:pPr>
        <w:jc w:val="both"/>
        <w:rPr>
          <w:b/>
        </w:rPr>
      </w:pPr>
      <w:r w:rsidRPr="00EB5EEE">
        <w:rPr>
          <w:b/>
        </w:rPr>
        <w:t>References</w:t>
      </w:r>
    </w:p>
    <w:p w:rsidR="000F5BCC" w:rsidRPr="00EB5EEE" w:rsidRDefault="00003304" w:rsidP="000F5BCC">
      <w:pPr>
        <w:pStyle w:val="EndNoteBibliography"/>
        <w:spacing w:after="0"/>
        <w:ind w:left="720" w:hanging="720"/>
        <w:jc w:val="both"/>
      </w:pPr>
      <w:r w:rsidRPr="00EB5EEE">
        <w:rPr>
          <w:b/>
        </w:rPr>
        <w:fldChar w:fldCharType="begin"/>
      </w:r>
      <w:r w:rsidRPr="00EB5EEE">
        <w:rPr>
          <w:b/>
        </w:rPr>
        <w:instrText xml:space="preserve"> ADDIN EN.REFLIST </w:instrText>
      </w:r>
      <w:r w:rsidRPr="00EB5EEE">
        <w:rPr>
          <w:b/>
        </w:rPr>
        <w:fldChar w:fldCharType="separate"/>
      </w:r>
      <w:r w:rsidR="000F5BCC" w:rsidRPr="00EB5EEE">
        <w:t>1.</w:t>
      </w:r>
      <w:r w:rsidR="000F5BCC" w:rsidRPr="00EB5EEE">
        <w:tab/>
        <w:t xml:space="preserve">Roep BO, Tree TI. Immune modulation in humans: implications for type 1 diabetes mellitus. </w:t>
      </w:r>
      <w:r w:rsidR="000F5BCC" w:rsidRPr="00EB5EEE">
        <w:rPr>
          <w:i/>
        </w:rPr>
        <w:t xml:space="preserve">Nature reviews. Endocrinology. </w:t>
      </w:r>
      <w:r w:rsidR="000F5BCC" w:rsidRPr="00EB5EEE">
        <w:t>2014;10(4):229-242.</w:t>
      </w:r>
    </w:p>
    <w:p w:rsidR="000F5BCC" w:rsidRPr="00EB5EEE" w:rsidRDefault="000F5BCC" w:rsidP="000F5BCC">
      <w:pPr>
        <w:pStyle w:val="EndNoteBibliography"/>
        <w:spacing w:after="0"/>
        <w:ind w:left="720" w:hanging="720"/>
        <w:jc w:val="both"/>
      </w:pPr>
      <w:r w:rsidRPr="00EB5EEE">
        <w:t>2.</w:t>
      </w:r>
      <w:r w:rsidRPr="00EB5EEE">
        <w:tab/>
        <w:t xml:space="preserve">Atkinson MA, Eisenbarth GS, Michels AW. Type 1 diabetes. </w:t>
      </w:r>
      <w:r w:rsidRPr="00EB5EEE">
        <w:rPr>
          <w:i/>
        </w:rPr>
        <w:t xml:space="preserve">The Lancet. </w:t>
      </w:r>
      <w:r w:rsidRPr="00EB5EEE">
        <w:t>2014;383(9911):69-82.</w:t>
      </w:r>
    </w:p>
    <w:p w:rsidR="000F5BCC" w:rsidRPr="00EB5EEE" w:rsidRDefault="000F5BCC" w:rsidP="000F5BCC">
      <w:pPr>
        <w:pStyle w:val="EndNoteBibliography"/>
        <w:spacing w:after="0"/>
        <w:ind w:left="720" w:hanging="720"/>
        <w:jc w:val="both"/>
      </w:pPr>
      <w:r w:rsidRPr="00EB5EEE">
        <w:t>3.</w:t>
      </w:r>
      <w:r w:rsidRPr="00EB5EEE">
        <w:tab/>
        <w:t xml:space="preserve">Concannon P, Rich SS, Nepom GT. Genetics of type 1A diabetes. </w:t>
      </w:r>
      <w:r w:rsidRPr="00EB5EEE">
        <w:rPr>
          <w:i/>
        </w:rPr>
        <w:t xml:space="preserve">The New England journal of medicine. </w:t>
      </w:r>
      <w:r w:rsidRPr="00EB5EEE">
        <w:t>2009;360(16):1646-1654.</w:t>
      </w:r>
    </w:p>
    <w:p w:rsidR="000F5BCC" w:rsidRPr="00EB5EEE" w:rsidRDefault="000F5BCC" w:rsidP="000F5BCC">
      <w:pPr>
        <w:pStyle w:val="EndNoteBibliography"/>
        <w:spacing w:after="0"/>
        <w:ind w:left="720" w:hanging="720"/>
        <w:jc w:val="both"/>
      </w:pPr>
      <w:r w:rsidRPr="00EB5EEE">
        <w:t>4.</w:t>
      </w:r>
      <w:r w:rsidRPr="00EB5EEE">
        <w:tab/>
        <w:t xml:space="preserve">In't Veld P. Insulitis in human type 1 diabetes: The quest for an elusive lesion. </w:t>
      </w:r>
      <w:r w:rsidRPr="00EB5EEE">
        <w:rPr>
          <w:i/>
        </w:rPr>
        <w:t xml:space="preserve">Islets. </w:t>
      </w:r>
      <w:r w:rsidRPr="00EB5EEE">
        <w:t>2011;3(4):131-138.</w:t>
      </w:r>
    </w:p>
    <w:p w:rsidR="000F5BCC" w:rsidRPr="00EB5EEE" w:rsidRDefault="000F5BCC" w:rsidP="000F5BCC">
      <w:pPr>
        <w:pStyle w:val="EndNoteBibliography"/>
        <w:spacing w:after="0"/>
        <w:ind w:left="720" w:hanging="720"/>
        <w:jc w:val="both"/>
      </w:pPr>
      <w:r w:rsidRPr="00EB5EEE">
        <w:t>5.</w:t>
      </w:r>
      <w:r w:rsidRPr="00EB5EEE">
        <w:tab/>
        <w:t xml:space="preserve">Campbell-Thompson ML, Atkinson MA, Butler AE, et al. The diagnosis of insulitis in human type 1 diabetes. </w:t>
      </w:r>
      <w:r w:rsidRPr="00EB5EEE">
        <w:rPr>
          <w:i/>
        </w:rPr>
        <w:t xml:space="preserve">Diabetologia. </w:t>
      </w:r>
      <w:r w:rsidRPr="00EB5EEE">
        <w:t>2013;56(11):2541-2543.</w:t>
      </w:r>
    </w:p>
    <w:p w:rsidR="000F5BCC" w:rsidRPr="00EB5EEE" w:rsidRDefault="000F5BCC" w:rsidP="000F5BCC">
      <w:pPr>
        <w:pStyle w:val="EndNoteBibliography"/>
        <w:spacing w:after="0"/>
        <w:ind w:left="720" w:hanging="720"/>
        <w:jc w:val="both"/>
      </w:pPr>
      <w:r w:rsidRPr="00EB5EEE">
        <w:t>6.</w:t>
      </w:r>
      <w:r w:rsidRPr="00EB5EEE">
        <w:tab/>
        <w:t xml:space="preserve">Richardson SJ, Morgan NG, Foulis AK. Pancreatic pathology in type 1 diabetes mellitus. </w:t>
      </w:r>
      <w:r w:rsidRPr="00EB5EEE">
        <w:rPr>
          <w:i/>
        </w:rPr>
        <w:t xml:space="preserve">Endocrine pathology. </w:t>
      </w:r>
      <w:r w:rsidRPr="00EB5EEE">
        <w:t>2014;25(1):80-92.</w:t>
      </w:r>
    </w:p>
    <w:p w:rsidR="000F5BCC" w:rsidRPr="00EB5EEE" w:rsidRDefault="000F5BCC" w:rsidP="000F5BCC">
      <w:pPr>
        <w:pStyle w:val="EndNoteBibliography"/>
        <w:spacing w:after="0"/>
        <w:ind w:left="720" w:hanging="720"/>
        <w:jc w:val="both"/>
      </w:pPr>
      <w:r w:rsidRPr="00EB5EEE">
        <w:t>7.</w:t>
      </w:r>
      <w:r w:rsidRPr="00EB5EEE">
        <w:tab/>
        <w:t xml:space="preserve">Pozzilli P, Maddaloni E, Buzzetti R. Combination immunotherapies for type 1 diabetes mellitus. </w:t>
      </w:r>
      <w:r w:rsidRPr="00EB5EEE">
        <w:rPr>
          <w:i/>
        </w:rPr>
        <w:t xml:space="preserve">Nature reviews. Endocrinology. </w:t>
      </w:r>
      <w:r w:rsidRPr="00EB5EEE">
        <w:t>2015;11:289-297.</w:t>
      </w:r>
    </w:p>
    <w:p w:rsidR="000F5BCC" w:rsidRPr="00EB5EEE" w:rsidRDefault="000F5BCC" w:rsidP="000F5BCC">
      <w:pPr>
        <w:pStyle w:val="EndNoteBibliography"/>
        <w:spacing w:after="0"/>
        <w:ind w:left="720" w:hanging="720"/>
        <w:jc w:val="both"/>
      </w:pPr>
      <w:r w:rsidRPr="00EB5EEE">
        <w:t>8.</w:t>
      </w:r>
      <w:r w:rsidRPr="00EB5EEE">
        <w:tab/>
        <w:t xml:space="preserve">von Herrath M, Peakman M, Roep B. Progress in immune-based therapies for type 1 diabetes. </w:t>
      </w:r>
      <w:r w:rsidRPr="00EB5EEE">
        <w:rPr>
          <w:i/>
        </w:rPr>
        <w:t xml:space="preserve">Clinical and experimental immunology. </w:t>
      </w:r>
      <w:r w:rsidRPr="00EB5EEE">
        <w:t>2013;172(2):186-202.</w:t>
      </w:r>
    </w:p>
    <w:p w:rsidR="000F5BCC" w:rsidRPr="00EB5EEE" w:rsidRDefault="000F5BCC" w:rsidP="000F5BCC">
      <w:pPr>
        <w:pStyle w:val="EndNoteBibliography"/>
        <w:spacing w:after="0"/>
        <w:ind w:left="720" w:hanging="720"/>
        <w:jc w:val="both"/>
      </w:pPr>
      <w:r w:rsidRPr="00EB5EEE">
        <w:t>9.</w:t>
      </w:r>
      <w:r w:rsidRPr="00EB5EEE">
        <w:tab/>
        <w:t xml:space="preserve">Gepts W. Pathologic anatomy of the pancreas in juvenile diabetes mellitus. </w:t>
      </w:r>
      <w:r w:rsidRPr="00EB5EEE">
        <w:rPr>
          <w:i/>
        </w:rPr>
        <w:t xml:space="preserve">Diabetes. </w:t>
      </w:r>
      <w:r w:rsidRPr="00EB5EEE">
        <w:t>1965;14(10):619-633.</w:t>
      </w:r>
    </w:p>
    <w:p w:rsidR="000F5BCC" w:rsidRPr="00EB5EEE" w:rsidRDefault="000F5BCC" w:rsidP="000F5BCC">
      <w:pPr>
        <w:pStyle w:val="EndNoteBibliography"/>
        <w:spacing w:after="0"/>
        <w:ind w:left="720" w:hanging="720"/>
        <w:jc w:val="both"/>
      </w:pPr>
      <w:r w:rsidRPr="00EB5EEE">
        <w:t>10.</w:t>
      </w:r>
      <w:r w:rsidRPr="00EB5EEE">
        <w:tab/>
        <w:t xml:space="preserve">Foulis AK, Liddle CN, Farquharson MA, Richmond JA, Weir RS. The histopathology of the pancreas in type 1 (insulin-dependent) diabetes mellitus: a 25-year review of deaths in patients under 20 years of age in the United Kingdom. </w:t>
      </w:r>
      <w:r w:rsidRPr="00EB5EEE">
        <w:rPr>
          <w:i/>
        </w:rPr>
        <w:t xml:space="preserve">Diabetologia. </w:t>
      </w:r>
      <w:r w:rsidRPr="00EB5EEE">
        <w:t>1986;29(5):267-274.</w:t>
      </w:r>
    </w:p>
    <w:p w:rsidR="000F5BCC" w:rsidRPr="00EB5EEE" w:rsidRDefault="000F5BCC" w:rsidP="000F5BCC">
      <w:pPr>
        <w:pStyle w:val="EndNoteBibliography"/>
        <w:spacing w:after="0"/>
        <w:ind w:left="720" w:hanging="720"/>
        <w:jc w:val="both"/>
      </w:pPr>
      <w:r w:rsidRPr="00EB5EEE">
        <w:t>11.</w:t>
      </w:r>
      <w:r w:rsidRPr="00EB5EEE">
        <w:tab/>
        <w:t xml:space="preserve">Hanafusa T, Miyazaki A, Miyagawa J, et al. Examination of islets in the pancreas biopsy specimens from newly diagnosed type 1 (insulin-dependent) diabetic patients. </w:t>
      </w:r>
      <w:r w:rsidRPr="00EB5EEE">
        <w:rPr>
          <w:i/>
        </w:rPr>
        <w:t xml:space="preserve">Diabetologia. </w:t>
      </w:r>
      <w:r w:rsidRPr="00EB5EEE">
        <w:t>1990;33(2):105-111.</w:t>
      </w:r>
    </w:p>
    <w:p w:rsidR="000F5BCC" w:rsidRPr="00EB5EEE" w:rsidRDefault="000F5BCC" w:rsidP="000F5BCC">
      <w:pPr>
        <w:pStyle w:val="EndNoteBibliography"/>
        <w:spacing w:after="0"/>
        <w:ind w:left="720" w:hanging="720"/>
        <w:jc w:val="both"/>
      </w:pPr>
      <w:r w:rsidRPr="00EB5EEE">
        <w:t>12.</w:t>
      </w:r>
      <w:r w:rsidRPr="00EB5EEE">
        <w:tab/>
        <w:t xml:space="preserve">Imagawa A, Hanafusa T, Tamura S, et al. Pancreatic biopsy as a procedure for detecting in situ autoimmune phenomena in type 1 diabetes: close correlation between serological markers and histological evidence of cellular autoimmunity. </w:t>
      </w:r>
      <w:r w:rsidRPr="00EB5EEE">
        <w:rPr>
          <w:i/>
        </w:rPr>
        <w:t xml:space="preserve">Diabetes. </w:t>
      </w:r>
      <w:r w:rsidRPr="00EB5EEE">
        <w:t>2001;50(6):1269-1273.</w:t>
      </w:r>
    </w:p>
    <w:p w:rsidR="000F5BCC" w:rsidRPr="00EB5EEE" w:rsidRDefault="000F5BCC" w:rsidP="000F5BCC">
      <w:pPr>
        <w:pStyle w:val="EndNoteBibliography"/>
        <w:spacing w:after="0"/>
        <w:ind w:left="720" w:hanging="720"/>
        <w:jc w:val="both"/>
      </w:pPr>
      <w:r w:rsidRPr="00EB5EEE">
        <w:t>13.</w:t>
      </w:r>
      <w:r w:rsidRPr="00EB5EEE">
        <w:tab/>
        <w:t xml:space="preserve">Krogvold L, Edwin B, Buanes T, et al. Pancreatic biopsy by minimal tail resection in live adult patients at the onset of type 1 diabetes: experiences from the DiViD study. </w:t>
      </w:r>
      <w:r w:rsidRPr="00EB5EEE">
        <w:rPr>
          <w:i/>
        </w:rPr>
        <w:t xml:space="preserve">Diabetologia. </w:t>
      </w:r>
      <w:r w:rsidRPr="00EB5EEE">
        <w:t>2014.</w:t>
      </w:r>
    </w:p>
    <w:p w:rsidR="000F5BCC" w:rsidRPr="00EB5EEE" w:rsidRDefault="000F5BCC" w:rsidP="000F5BCC">
      <w:pPr>
        <w:pStyle w:val="EndNoteBibliography"/>
        <w:spacing w:after="0"/>
        <w:ind w:left="720" w:hanging="720"/>
        <w:jc w:val="both"/>
      </w:pPr>
      <w:r w:rsidRPr="00EB5EEE">
        <w:t>14.</w:t>
      </w:r>
      <w:r w:rsidRPr="00EB5EEE">
        <w:tab/>
        <w:t xml:space="preserve">Campbell-Thompson M, Wasserfall C, Kaddis J, et al. Network for Pancreatic Organ Donors with Diabetes (nPOD): developing a tissue biobank for type 1 diabetes. </w:t>
      </w:r>
      <w:r w:rsidRPr="00EB5EEE">
        <w:rPr>
          <w:i/>
        </w:rPr>
        <w:t xml:space="preserve">Diabetes/metabolism research and reviews. </w:t>
      </w:r>
      <w:r w:rsidRPr="00EB5EEE">
        <w:t>2012;28(7):608-617.</w:t>
      </w:r>
    </w:p>
    <w:p w:rsidR="000F5BCC" w:rsidRPr="00EB5EEE" w:rsidRDefault="000F5BCC" w:rsidP="000F5BCC">
      <w:pPr>
        <w:pStyle w:val="EndNoteBibliography"/>
        <w:spacing w:after="0"/>
        <w:ind w:left="720" w:hanging="720"/>
        <w:jc w:val="both"/>
      </w:pPr>
      <w:r w:rsidRPr="00EB5EEE">
        <w:t>15.</w:t>
      </w:r>
      <w:r w:rsidRPr="00EB5EEE">
        <w:tab/>
        <w:t xml:space="preserve">Leete P, Willcox A, Krogvold L, et al. Differential insulitic profiles determine the extent of beta cell destruction and the age of onset of type 1 diabetes. </w:t>
      </w:r>
      <w:r w:rsidRPr="00EB5EEE">
        <w:rPr>
          <w:i/>
        </w:rPr>
        <w:t xml:space="preserve">Diabetes. </w:t>
      </w:r>
      <w:r w:rsidRPr="00EB5EEE">
        <w:t>2016;Accepted (20/01/2016).</w:t>
      </w:r>
    </w:p>
    <w:p w:rsidR="000F5BCC" w:rsidRPr="00EB5EEE" w:rsidRDefault="000F5BCC" w:rsidP="000F5BCC">
      <w:pPr>
        <w:pStyle w:val="EndNoteBibliography"/>
        <w:spacing w:after="0"/>
        <w:ind w:left="720" w:hanging="720"/>
        <w:jc w:val="both"/>
      </w:pPr>
      <w:r w:rsidRPr="00EB5EEE">
        <w:t>16.</w:t>
      </w:r>
      <w:r w:rsidRPr="00EB5EEE">
        <w:tab/>
        <w:t xml:space="preserve">Willcox A, Richardson SJ, Bone AJ, Foulis AK, Morgan NG. Analysis of islet inflammation in human type 1 diabetes. </w:t>
      </w:r>
      <w:r w:rsidRPr="00EB5EEE">
        <w:rPr>
          <w:i/>
        </w:rPr>
        <w:t xml:space="preserve">Clinical and experimental immunology. </w:t>
      </w:r>
      <w:r w:rsidRPr="00EB5EEE">
        <w:t>2009;155(2):173-181.</w:t>
      </w:r>
    </w:p>
    <w:p w:rsidR="000F5BCC" w:rsidRPr="00EB5EEE" w:rsidRDefault="000F5BCC" w:rsidP="000F5BCC">
      <w:pPr>
        <w:pStyle w:val="EndNoteBibliography"/>
        <w:spacing w:after="0"/>
        <w:ind w:left="720" w:hanging="720"/>
        <w:jc w:val="both"/>
      </w:pPr>
      <w:r w:rsidRPr="00EB5EEE">
        <w:t>17.</w:t>
      </w:r>
      <w:r w:rsidRPr="00EB5EEE">
        <w:tab/>
        <w:t xml:space="preserve">Krogvold L, Skog O, Sundstrom G, et al. Function of isolated pancreatic islets from patients at onset of type 1 diabetes; Insulin secretion can be restored after some days in a non-diabetogenic environment in vitro. Results from the DiViD study. </w:t>
      </w:r>
      <w:r w:rsidRPr="00EB5EEE">
        <w:rPr>
          <w:i/>
        </w:rPr>
        <w:t xml:space="preserve">Diabetes. </w:t>
      </w:r>
      <w:r w:rsidRPr="00EB5EEE">
        <w:t>2015.</w:t>
      </w:r>
    </w:p>
    <w:p w:rsidR="000F5BCC" w:rsidRPr="00EB5EEE" w:rsidRDefault="000F5BCC" w:rsidP="000F5BCC">
      <w:pPr>
        <w:pStyle w:val="EndNoteBibliography"/>
        <w:spacing w:after="0"/>
        <w:ind w:left="720" w:hanging="720"/>
        <w:jc w:val="both"/>
      </w:pPr>
      <w:r w:rsidRPr="00EB5EEE">
        <w:t>18.</w:t>
      </w:r>
      <w:r w:rsidRPr="00EB5EEE">
        <w:tab/>
        <w:t xml:space="preserve">Oram RA, Jones AG, Besser RE, et al. The majority of patients with long-duration type 1 diabetes are insulin microsecretors and have functioning beta cells. </w:t>
      </w:r>
      <w:r w:rsidRPr="00EB5EEE">
        <w:rPr>
          <w:i/>
        </w:rPr>
        <w:t xml:space="preserve">Diabetologia. </w:t>
      </w:r>
      <w:r w:rsidRPr="00EB5EEE">
        <w:t>2014;57(1):187-191.</w:t>
      </w:r>
    </w:p>
    <w:p w:rsidR="000F5BCC" w:rsidRPr="00EB5EEE" w:rsidRDefault="000F5BCC" w:rsidP="000F5BCC">
      <w:pPr>
        <w:pStyle w:val="EndNoteBibliography"/>
        <w:spacing w:after="0"/>
        <w:ind w:left="720" w:hanging="720"/>
        <w:jc w:val="both"/>
      </w:pPr>
      <w:r w:rsidRPr="00EB5EEE">
        <w:t>19.</w:t>
      </w:r>
      <w:r w:rsidRPr="00EB5EEE">
        <w:tab/>
        <w:t xml:space="preserve">Oram RA, McDonald TJ, Shields BM, et al. Most people with long-duration type 1 diabetes in a large population-based study are insulin microsecretors. </w:t>
      </w:r>
      <w:r w:rsidRPr="00EB5EEE">
        <w:rPr>
          <w:i/>
        </w:rPr>
        <w:t xml:space="preserve">Diabetes care. </w:t>
      </w:r>
      <w:r w:rsidRPr="00EB5EEE">
        <w:t>2015;38(2):323-328.</w:t>
      </w:r>
    </w:p>
    <w:p w:rsidR="000F5BCC" w:rsidRPr="00EB5EEE" w:rsidRDefault="000F5BCC" w:rsidP="000F5BCC">
      <w:pPr>
        <w:pStyle w:val="EndNoteBibliography"/>
        <w:spacing w:after="0"/>
        <w:ind w:left="720" w:hanging="720"/>
        <w:jc w:val="both"/>
      </w:pPr>
      <w:r w:rsidRPr="00EB5EEE">
        <w:t>20.</w:t>
      </w:r>
      <w:r w:rsidRPr="00EB5EEE">
        <w:tab/>
        <w:t xml:space="preserve">Keenan HA, Sun JK, Levine J, et al. Residual insulin production and pancreatic beta-cell turnover after 50 years of diabetes: Joslin Medalist Study. </w:t>
      </w:r>
      <w:r w:rsidRPr="00EB5EEE">
        <w:rPr>
          <w:i/>
        </w:rPr>
        <w:t xml:space="preserve">Diabetes. </w:t>
      </w:r>
      <w:r w:rsidRPr="00EB5EEE">
        <w:t>2010;59(11):2846-2853.</w:t>
      </w:r>
    </w:p>
    <w:p w:rsidR="000F5BCC" w:rsidRPr="00EB5EEE" w:rsidRDefault="000F5BCC" w:rsidP="000F5BCC">
      <w:pPr>
        <w:pStyle w:val="EndNoteBibliography"/>
        <w:spacing w:after="0"/>
        <w:ind w:left="720" w:hanging="720"/>
        <w:jc w:val="both"/>
      </w:pPr>
      <w:r w:rsidRPr="00EB5EEE">
        <w:t>21.</w:t>
      </w:r>
      <w:r w:rsidRPr="00EB5EEE">
        <w:tab/>
        <w:t xml:space="preserve">Pescovitz MD, Greenbaum CJ, Bundy B, et al. B-lymphocyte depletion with rituximab and beta-cell function: two-year results. </w:t>
      </w:r>
      <w:r w:rsidRPr="00EB5EEE">
        <w:rPr>
          <w:i/>
        </w:rPr>
        <w:t xml:space="preserve">Diabetes care. </w:t>
      </w:r>
      <w:r w:rsidRPr="00EB5EEE">
        <w:t>2014;37(2):453-459.</w:t>
      </w:r>
    </w:p>
    <w:p w:rsidR="000F5BCC" w:rsidRPr="00EB5EEE" w:rsidRDefault="000F5BCC" w:rsidP="000F5BCC">
      <w:pPr>
        <w:pStyle w:val="EndNoteBibliography"/>
        <w:ind w:left="720" w:hanging="720"/>
        <w:jc w:val="both"/>
      </w:pPr>
      <w:r w:rsidRPr="00EB5EEE">
        <w:t>22.</w:t>
      </w:r>
      <w:r w:rsidRPr="00EB5EEE">
        <w:tab/>
        <w:t xml:space="preserve">Pescovitz MD, Greenbaum CJ, Krause-Steinrauf H, et al. Rituximab, B-lymphocyte depletion, and preservation of beta-cell function. </w:t>
      </w:r>
      <w:r w:rsidRPr="00EB5EEE">
        <w:rPr>
          <w:i/>
        </w:rPr>
        <w:t xml:space="preserve">The New England journal of medicine. </w:t>
      </w:r>
      <w:r w:rsidRPr="00EB5EEE">
        <w:t>2009;361(22):2143-2152.</w:t>
      </w:r>
    </w:p>
    <w:p w:rsidR="00830962" w:rsidRPr="00EB5EEE" w:rsidRDefault="00003304" w:rsidP="000F5BCC">
      <w:pPr>
        <w:jc w:val="both"/>
        <w:rPr>
          <w:b/>
        </w:rPr>
      </w:pPr>
      <w:r w:rsidRPr="00EB5EEE">
        <w:rPr>
          <w:b/>
        </w:rPr>
        <w:fldChar w:fldCharType="end"/>
      </w:r>
    </w:p>
    <w:sectPr w:rsidR="00830962" w:rsidRPr="00EB5EE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zeafv2pmtz0vxed9r75dtpwdzfwtrf0frzx&quot;&gt;Noel and Nikki EndNote Library&lt;record-ids&gt;&lt;item&gt;470&lt;/item&gt;&lt;item&gt;473&lt;/item&gt;&lt;item&gt;480&lt;/item&gt;&lt;item&gt;711&lt;/item&gt;&lt;item&gt;1034&lt;/item&gt;&lt;item&gt;1085&lt;/item&gt;&lt;item&gt;1135&lt;/item&gt;&lt;item&gt;1154&lt;/item&gt;&lt;item&gt;1168&lt;/item&gt;&lt;item&gt;1259&lt;/item&gt;&lt;item&gt;1687&lt;/item&gt;&lt;item&gt;1736&lt;/item&gt;&lt;item&gt;1737&lt;/item&gt;&lt;item&gt;1747&lt;/item&gt;&lt;item&gt;1804&lt;/item&gt;&lt;item&gt;1808&lt;/item&gt;&lt;item&gt;1827&lt;/item&gt;&lt;item&gt;1874&lt;/item&gt;&lt;item&gt;1876&lt;/item&gt;&lt;item&gt;1995&lt;/item&gt;&lt;item&gt;2048&lt;/item&gt;&lt;item&gt;2049&lt;/item&gt;&lt;/record-ids&gt;&lt;/item&gt;&lt;/Libraries&gt;"/>
  </w:docVars>
  <w:rsids>
    <w:rsidRoot w:val="00830962"/>
    <w:rsid w:val="00003304"/>
    <w:rsid w:val="0008584C"/>
    <w:rsid w:val="000949C8"/>
    <w:rsid w:val="000F5BCC"/>
    <w:rsid w:val="0014226F"/>
    <w:rsid w:val="00167448"/>
    <w:rsid w:val="001A7E5E"/>
    <w:rsid w:val="001E4D59"/>
    <w:rsid w:val="0020142C"/>
    <w:rsid w:val="002767EE"/>
    <w:rsid w:val="002F0A09"/>
    <w:rsid w:val="003D0FC9"/>
    <w:rsid w:val="003F3F6A"/>
    <w:rsid w:val="00465CDA"/>
    <w:rsid w:val="004B3792"/>
    <w:rsid w:val="004E33BD"/>
    <w:rsid w:val="00545F9E"/>
    <w:rsid w:val="005A7176"/>
    <w:rsid w:val="006445F6"/>
    <w:rsid w:val="00664822"/>
    <w:rsid w:val="006A5B65"/>
    <w:rsid w:val="006E0DE5"/>
    <w:rsid w:val="00700D8B"/>
    <w:rsid w:val="00716596"/>
    <w:rsid w:val="00722869"/>
    <w:rsid w:val="00830962"/>
    <w:rsid w:val="008768E4"/>
    <w:rsid w:val="00934A45"/>
    <w:rsid w:val="009566E8"/>
    <w:rsid w:val="00A2338C"/>
    <w:rsid w:val="00AB45CE"/>
    <w:rsid w:val="00AD5014"/>
    <w:rsid w:val="00AE7BA2"/>
    <w:rsid w:val="00AF73EE"/>
    <w:rsid w:val="00B73BD6"/>
    <w:rsid w:val="00C14CEA"/>
    <w:rsid w:val="00CC0C27"/>
    <w:rsid w:val="00CC397B"/>
    <w:rsid w:val="00CD5B62"/>
    <w:rsid w:val="00CF032B"/>
    <w:rsid w:val="00D127E3"/>
    <w:rsid w:val="00D76A7C"/>
    <w:rsid w:val="00DB21B4"/>
    <w:rsid w:val="00DB6998"/>
    <w:rsid w:val="00DC42CA"/>
    <w:rsid w:val="00DC7019"/>
    <w:rsid w:val="00DE409F"/>
    <w:rsid w:val="00E42306"/>
    <w:rsid w:val="00E95C8F"/>
    <w:rsid w:val="00EB5EEE"/>
    <w:rsid w:val="00ED5559"/>
    <w:rsid w:val="00F30EC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4226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4226F"/>
    <w:rPr>
      <w:rFonts w:ascii="Segoe UI" w:hAnsi="Segoe UI" w:cs="Segoe UI"/>
      <w:sz w:val="18"/>
      <w:szCs w:val="18"/>
    </w:rPr>
  </w:style>
  <w:style w:type="character" w:styleId="CommentReference">
    <w:name w:val="annotation reference"/>
    <w:basedOn w:val="DefaultParagraphFont"/>
    <w:uiPriority w:val="99"/>
    <w:semiHidden/>
    <w:unhideWhenUsed/>
    <w:rsid w:val="00A2338C"/>
    <w:rPr>
      <w:sz w:val="16"/>
      <w:szCs w:val="16"/>
    </w:rPr>
  </w:style>
  <w:style w:type="paragraph" w:styleId="CommentText">
    <w:name w:val="annotation text"/>
    <w:basedOn w:val="Normal"/>
    <w:link w:val="CommentTextChar"/>
    <w:uiPriority w:val="99"/>
    <w:semiHidden/>
    <w:unhideWhenUsed/>
    <w:rsid w:val="00A2338C"/>
    <w:pPr>
      <w:spacing w:line="240" w:lineRule="auto"/>
    </w:pPr>
    <w:rPr>
      <w:sz w:val="20"/>
      <w:szCs w:val="20"/>
    </w:rPr>
  </w:style>
  <w:style w:type="character" w:customStyle="1" w:styleId="CommentTextChar">
    <w:name w:val="Comment Text Char"/>
    <w:basedOn w:val="DefaultParagraphFont"/>
    <w:link w:val="CommentText"/>
    <w:uiPriority w:val="99"/>
    <w:semiHidden/>
    <w:rsid w:val="00A2338C"/>
    <w:rPr>
      <w:sz w:val="20"/>
      <w:szCs w:val="20"/>
    </w:rPr>
  </w:style>
  <w:style w:type="paragraph" w:styleId="CommentSubject">
    <w:name w:val="annotation subject"/>
    <w:basedOn w:val="CommentText"/>
    <w:next w:val="CommentText"/>
    <w:link w:val="CommentSubjectChar"/>
    <w:uiPriority w:val="99"/>
    <w:semiHidden/>
    <w:unhideWhenUsed/>
    <w:rsid w:val="00A2338C"/>
    <w:rPr>
      <w:b/>
      <w:bCs/>
    </w:rPr>
  </w:style>
  <w:style w:type="character" w:customStyle="1" w:styleId="CommentSubjectChar">
    <w:name w:val="Comment Subject Char"/>
    <w:basedOn w:val="CommentTextChar"/>
    <w:link w:val="CommentSubject"/>
    <w:uiPriority w:val="99"/>
    <w:semiHidden/>
    <w:rsid w:val="00A2338C"/>
    <w:rPr>
      <w:b/>
      <w:bCs/>
      <w:sz w:val="20"/>
      <w:szCs w:val="20"/>
    </w:rPr>
  </w:style>
  <w:style w:type="paragraph" w:customStyle="1" w:styleId="EndNoteBibliographyTitle">
    <w:name w:val="EndNote Bibliography Title"/>
    <w:basedOn w:val="Normal"/>
    <w:link w:val="EndNoteBibliographyTitleChar"/>
    <w:rsid w:val="00003304"/>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003304"/>
    <w:rPr>
      <w:rFonts w:ascii="Calibri" w:hAnsi="Calibri"/>
      <w:noProof/>
      <w:lang w:val="en-US"/>
    </w:rPr>
  </w:style>
  <w:style w:type="paragraph" w:customStyle="1" w:styleId="EndNoteBibliography">
    <w:name w:val="EndNote Bibliography"/>
    <w:basedOn w:val="Normal"/>
    <w:link w:val="EndNoteBibliographyChar"/>
    <w:rsid w:val="00003304"/>
    <w:pPr>
      <w:spacing w:line="240" w:lineRule="auto"/>
      <w:jc w:val="center"/>
    </w:pPr>
    <w:rPr>
      <w:rFonts w:ascii="Calibri" w:hAnsi="Calibri"/>
      <w:noProof/>
      <w:lang w:val="en-US"/>
    </w:rPr>
  </w:style>
  <w:style w:type="character" w:customStyle="1" w:styleId="EndNoteBibliographyChar">
    <w:name w:val="EndNote Bibliography Char"/>
    <w:basedOn w:val="DefaultParagraphFont"/>
    <w:link w:val="EndNoteBibliography"/>
    <w:rsid w:val="00003304"/>
    <w:rPr>
      <w:rFonts w:ascii="Calibri" w:hAnsi="Calibri"/>
      <w:noProof/>
      <w:lang w:val="en-US"/>
    </w:rPr>
  </w:style>
  <w:style w:type="character" w:styleId="Hyperlink">
    <w:name w:val="Hyperlink"/>
    <w:basedOn w:val="DefaultParagraphFont"/>
    <w:uiPriority w:val="99"/>
    <w:unhideWhenUsed/>
    <w:rsid w:val="00722869"/>
    <w:rPr>
      <w:color w:val="0563C1"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4226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4226F"/>
    <w:rPr>
      <w:rFonts w:ascii="Segoe UI" w:hAnsi="Segoe UI" w:cs="Segoe UI"/>
      <w:sz w:val="18"/>
      <w:szCs w:val="18"/>
    </w:rPr>
  </w:style>
  <w:style w:type="character" w:styleId="CommentReference">
    <w:name w:val="annotation reference"/>
    <w:basedOn w:val="DefaultParagraphFont"/>
    <w:uiPriority w:val="99"/>
    <w:semiHidden/>
    <w:unhideWhenUsed/>
    <w:rsid w:val="00A2338C"/>
    <w:rPr>
      <w:sz w:val="16"/>
      <w:szCs w:val="16"/>
    </w:rPr>
  </w:style>
  <w:style w:type="paragraph" w:styleId="CommentText">
    <w:name w:val="annotation text"/>
    <w:basedOn w:val="Normal"/>
    <w:link w:val="CommentTextChar"/>
    <w:uiPriority w:val="99"/>
    <w:semiHidden/>
    <w:unhideWhenUsed/>
    <w:rsid w:val="00A2338C"/>
    <w:pPr>
      <w:spacing w:line="240" w:lineRule="auto"/>
    </w:pPr>
    <w:rPr>
      <w:sz w:val="20"/>
      <w:szCs w:val="20"/>
    </w:rPr>
  </w:style>
  <w:style w:type="character" w:customStyle="1" w:styleId="CommentTextChar">
    <w:name w:val="Comment Text Char"/>
    <w:basedOn w:val="DefaultParagraphFont"/>
    <w:link w:val="CommentText"/>
    <w:uiPriority w:val="99"/>
    <w:semiHidden/>
    <w:rsid w:val="00A2338C"/>
    <w:rPr>
      <w:sz w:val="20"/>
      <w:szCs w:val="20"/>
    </w:rPr>
  </w:style>
  <w:style w:type="paragraph" w:styleId="CommentSubject">
    <w:name w:val="annotation subject"/>
    <w:basedOn w:val="CommentText"/>
    <w:next w:val="CommentText"/>
    <w:link w:val="CommentSubjectChar"/>
    <w:uiPriority w:val="99"/>
    <w:semiHidden/>
    <w:unhideWhenUsed/>
    <w:rsid w:val="00A2338C"/>
    <w:rPr>
      <w:b/>
      <w:bCs/>
    </w:rPr>
  </w:style>
  <w:style w:type="character" w:customStyle="1" w:styleId="CommentSubjectChar">
    <w:name w:val="Comment Subject Char"/>
    <w:basedOn w:val="CommentTextChar"/>
    <w:link w:val="CommentSubject"/>
    <w:uiPriority w:val="99"/>
    <w:semiHidden/>
    <w:rsid w:val="00A2338C"/>
    <w:rPr>
      <w:b/>
      <w:bCs/>
      <w:sz w:val="20"/>
      <w:szCs w:val="20"/>
    </w:rPr>
  </w:style>
  <w:style w:type="paragraph" w:customStyle="1" w:styleId="EndNoteBibliographyTitle">
    <w:name w:val="EndNote Bibliography Title"/>
    <w:basedOn w:val="Normal"/>
    <w:link w:val="EndNoteBibliographyTitleChar"/>
    <w:rsid w:val="00003304"/>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003304"/>
    <w:rPr>
      <w:rFonts w:ascii="Calibri" w:hAnsi="Calibri"/>
      <w:noProof/>
      <w:lang w:val="en-US"/>
    </w:rPr>
  </w:style>
  <w:style w:type="paragraph" w:customStyle="1" w:styleId="EndNoteBibliography">
    <w:name w:val="EndNote Bibliography"/>
    <w:basedOn w:val="Normal"/>
    <w:link w:val="EndNoteBibliographyChar"/>
    <w:rsid w:val="00003304"/>
    <w:pPr>
      <w:spacing w:line="240" w:lineRule="auto"/>
      <w:jc w:val="center"/>
    </w:pPr>
    <w:rPr>
      <w:rFonts w:ascii="Calibri" w:hAnsi="Calibri"/>
      <w:noProof/>
      <w:lang w:val="en-US"/>
    </w:rPr>
  </w:style>
  <w:style w:type="character" w:customStyle="1" w:styleId="EndNoteBibliographyChar">
    <w:name w:val="EndNote Bibliography Char"/>
    <w:basedOn w:val="DefaultParagraphFont"/>
    <w:link w:val="EndNoteBibliography"/>
    <w:rsid w:val="00003304"/>
    <w:rPr>
      <w:rFonts w:ascii="Calibri" w:hAnsi="Calibri"/>
      <w:noProof/>
      <w:lang w:val="en-US"/>
    </w:rPr>
  </w:style>
  <w:style w:type="character" w:styleId="Hyperlink">
    <w:name w:val="Hyperlink"/>
    <w:basedOn w:val="DefaultParagraphFont"/>
    <w:uiPriority w:val="99"/>
    <w:unhideWhenUsed/>
    <w:rsid w:val="00722869"/>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2299006">
      <w:bodyDiv w:val="1"/>
      <w:marLeft w:val="0"/>
      <w:marRight w:val="0"/>
      <w:marTop w:val="0"/>
      <w:marBottom w:val="0"/>
      <w:divBdr>
        <w:top w:val="none" w:sz="0" w:space="0" w:color="auto"/>
        <w:left w:val="none" w:sz="0" w:space="0" w:color="auto"/>
        <w:bottom w:val="none" w:sz="0" w:space="0" w:color="auto"/>
        <w:right w:val="none" w:sz="0" w:space="0" w:color="auto"/>
      </w:divBdr>
    </w:div>
    <w:div w:id="20999804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E2AE4D-99C1-43E8-91F3-AB4BB32E47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Pages>
  <Words>4160</Words>
  <Characters>23718</Characters>
  <Application>Microsoft Office Word</Application>
  <DocSecurity>0</DocSecurity>
  <Lines>197</Lines>
  <Paragraphs>55</Paragraphs>
  <ScaleCrop>false</ScaleCrop>
  <HeadingPairs>
    <vt:vector size="2" baseType="variant">
      <vt:variant>
        <vt:lpstr>Title</vt:lpstr>
      </vt:variant>
      <vt:variant>
        <vt:i4>1</vt:i4>
      </vt:variant>
    </vt:vector>
  </HeadingPairs>
  <TitlesOfParts>
    <vt:vector size="1" baseType="lpstr">
      <vt:lpstr/>
    </vt:vector>
  </TitlesOfParts>
  <Company>University of Exeter</Company>
  <LinksUpToDate>false</LinksUpToDate>
  <CharactersWithSpaces>278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gan, Noel</dc:creator>
  <cp:lastModifiedBy>Archer, Nikki</cp:lastModifiedBy>
  <cp:revision>2</cp:revision>
  <cp:lastPrinted>2016-04-15T11:18:00Z</cp:lastPrinted>
  <dcterms:created xsi:type="dcterms:W3CDTF">2017-02-13T13:39:00Z</dcterms:created>
  <dcterms:modified xsi:type="dcterms:W3CDTF">2017-02-13T13:39:00Z</dcterms:modified>
</cp:coreProperties>
</file>